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stylesWithEffects.xml" ContentType="application/vnd.ms-word.stylesWithEffects+xml"/>
  <Override PartName="/word/header1.xml" ContentType="application/vnd.openxmlformats-officedocument.wordprocessingml.header+xml"/>
  <Override PartName="/word/endnotes.xml" ContentType="application/vnd.openxmlformats-officedocument.wordprocessingml.endnotes+xml"/>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customXml/itemProps1.xml" ContentType="application/vnd.openxmlformats-officedocument.customXmlProperties+xml"/>
  <Override PartName="/word/document.xml" ContentType="application/vnd.openxmlformats-officedocument.wordprocessingml.document.main+xml"/>
  <Override PartName="/word/comments.xml" ContentType="application/vnd.openxmlformats-officedocument.wordprocessingml.comments+xml"/>
  <Override PartName="/word/header2.xml" ContentType="application/vnd.openxmlformats-officedocument.wordprocessingml.header+xml"/>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Default Extension="emf" ContentType="image/x-emf"/>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23AA" w:rsidRDefault="00BA5B3C" w:rsidP="006A50FA">
      <w:pPr>
        <w:pStyle w:val="Heading1"/>
      </w:pPr>
      <w:r w:rsidRPr="005A50CF">
        <w:t>Controlled Measurement</w:t>
      </w:r>
      <w:r w:rsidR="006A50FA">
        <w:t xml:space="preserve"> and </w:t>
      </w:r>
      <w:r w:rsidR="0010241B">
        <w:t>Comparative Analysis</w:t>
      </w:r>
      <w:r w:rsidR="006A50FA">
        <w:t xml:space="preserve"> </w:t>
      </w:r>
      <w:r w:rsidRPr="005A50CF">
        <w:t xml:space="preserve">of Multiple Cellular Components in </w:t>
      </w:r>
      <w:r w:rsidRPr="004D50CA">
        <w:rPr>
          <w:i/>
        </w:rPr>
        <w:t>E. coli</w:t>
      </w:r>
      <w:r w:rsidR="006A50FA">
        <w:t xml:space="preserve"> under Long-Term Starvation</w:t>
      </w:r>
    </w:p>
    <w:p w:rsidR="006A50FA" w:rsidRPr="006A50FA" w:rsidRDefault="006A50FA" w:rsidP="006A50FA"/>
    <w:p w:rsidR="005A50CF" w:rsidRPr="005A50CF" w:rsidRDefault="00BA5B3C" w:rsidP="005A50CF">
      <w:pPr>
        <w:pStyle w:val="BodyText"/>
      </w:pPr>
      <w:r w:rsidRPr="005A50CF">
        <w:t>John R. Houser</w:t>
      </w:r>
      <w:r w:rsidR="006B23AA" w:rsidRPr="006B23AA">
        <w:rPr>
          <w:vertAlign w:val="superscript"/>
        </w:rPr>
        <w:t>1</w:t>
      </w:r>
      <w:proofErr w:type="gramStart"/>
      <w:r w:rsidR="006B23AA">
        <w:rPr>
          <w:vertAlign w:val="superscript"/>
        </w:rPr>
        <w:t>,2</w:t>
      </w:r>
      <w:proofErr w:type="gramEnd"/>
      <w:r w:rsidRPr="005A50CF">
        <w:t>, Craig Barnhart</w:t>
      </w:r>
      <w:r w:rsidR="006B23AA" w:rsidRPr="006B23AA">
        <w:rPr>
          <w:vertAlign w:val="superscript"/>
        </w:rPr>
        <w:t>1</w:t>
      </w:r>
      <w:r w:rsidR="006B23AA">
        <w:rPr>
          <w:vertAlign w:val="superscript"/>
        </w:rPr>
        <w:t>,2</w:t>
      </w:r>
      <w:r w:rsidRPr="005A50CF">
        <w:t>, Dan</w:t>
      </w:r>
      <w:r w:rsidR="005A50CF">
        <w:t>iel R.</w:t>
      </w:r>
      <w:r w:rsidRPr="005A50CF">
        <w:t xml:space="preserve"> Boutz</w:t>
      </w:r>
      <w:r w:rsidR="006B23AA" w:rsidRPr="006B23AA">
        <w:rPr>
          <w:vertAlign w:val="superscript"/>
        </w:rPr>
        <w:t>1</w:t>
      </w:r>
      <w:r w:rsidR="006B23AA">
        <w:rPr>
          <w:vertAlign w:val="superscript"/>
        </w:rPr>
        <w:t>,2</w:t>
      </w:r>
      <w:r w:rsidRPr="005A50CF">
        <w:t xml:space="preserve">, Sean </w:t>
      </w:r>
      <w:r w:rsidR="005A50CF">
        <w:t xml:space="preserve">M. </w:t>
      </w:r>
      <w:r w:rsidRPr="005A50CF">
        <w:t>Carroll</w:t>
      </w:r>
      <w:r w:rsidR="006B23AA">
        <w:rPr>
          <w:vertAlign w:val="superscript"/>
        </w:rPr>
        <w:t>3</w:t>
      </w:r>
      <w:r w:rsidRPr="005A50CF">
        <w:t>,</w:t>
      </w:r>
      <w:r w:rsidR="005A50CF">
        <w:t xml:space="preserve"> </w:t>
      </w:r>
      <w:r w:rsidRPr="005A50CF">
        <w:t>Josh</w:t>
      </w:r>
      <w:r w:rsidR="005A50CF">
        <w:t>ua K.</w:t>
      </w:r>
      <w:r w:rsidRPr="005A50CF">
        <w:t xml:space="preserve"> Michener</w:t>
      </w:r>
      <w:r w:rsidR="006B23AA">
        <w:rPr>
          <w:vertAlign w:val="superscript"/>
        </w:rPr>
        <w:t>3</w:t>
      </w:r>
      <w:r w:rsidRPr="005A50CF">
        <w:t xml:space="preserve">, Brittany </w:t>
      </w:r>
      <w:r w:rsidR="005A50CF">
        <w:t xml:space="preserve">D. </w:t>
      </w:r>
      <w:r w:rsidRPr="005A50CF">
        <w:t>Needham</w:t>
      </w:r>
      <w:r w:rsidR="006B23AA" w:rsidRPr="006B23AA">
        <w:rPr>
          <w:vertAlign w:val="superscript"/>
        </w:rPr>
        <w:t>1</w:t>
      </w:r>
      <w:r w:rsidR="006B23AA">
        <w:rPr>
          <w:vertAlign w:val="superscript"/>
        </w:rPr>
        <w:t>,2</w:t>
      </w:r>
      <w:r w:rsidRPr="005A50CF">
        <w:t>, Ophelia Papoulas</w:t>
      </w:r>
      <w:r w:rsidR="006B23AA" w:rsidRPr="006B23AA">
        <w:rPr>
          <w:vertAlign w:val="superscript"/>
        </w:rPr>
        <w:t>1</w:t>
      </w:r>
      <w:r w:rsidR="006B23AA">
        <w:rPr>
          <w:vertAlign w:val="superscript"/>
        </w:rPr>
        <w:t>,2</w:t>
      </w:r>
      <w:r w:rsidRPr="005A50CF">
        <w:t xml:space="preserve">, </w:t>
      </w:r>
      <w:proofErr w:type="spellStart"/>
      <w:r w:rsidRPr="005A50CF">
        <w:t>Viswanadham</w:t>
      </w:r>
      <w:proofErr w:type="spellEnd"/>
      <w:r w:rsidRPr="005A50CF">
        <w:t xml:space="preserve"> Sridhara</w:t>
      </w:r>
      <w:r w:rsidR="006B23AA">
        <w:rPr>
          <w:vertAlign w:val="superscript"/>
        </w:rPr>
        <w:t>4</w:t>
      </w:r>
      <w:r w:rsidRPr="005A50CF">
        <w:t xml:space="preserve">, </w:t>
      </w:r>
      <w:proofErr w:type="spellStart"/>
      <w:r w:rsidRPr="005A50CF">
        <w:t>Dariy</w:t>
      </w:r>
      <w:r w:rsidR="005A50CF">
        <w:t>a</w:t>
      </w:r>
      <w:proofErr w:type="spellEnd"/>
      <w:r w:rsidR="005A50CF">
        <w:t xml:space="preserve"> K. Sydykova</w:t>
      </w:r>
      <w:r w:rsidR="006B23AA" w:rsidRPr="006B23AA">
        <w:rPr>
          <w:vertAlign w:val="superscript"/>
        </w:rPr>
        <w:t>1</w:t>
      </w:r>
      <w:r w:rsidR="005A50CF">
        <w:t>, Christopher J. Marx</w:t>
      </w:r>
      <w:r w:rsidR="006B23AA">
        <w:rPr>
          <w:vertAlign w:val="superscript"/>
        </w:rPr>
        <w:t>3,5</w:t>
      </w:r>
      <w:r w:rsidR="005A50CF">
        <w:t>, M. Steph</w:t>
      </w:r>
      <w:r w:rsidRPr="005A50CF">
        <w:t>en Trent</w:t>
      </w:r>
      <w:r w:rsidR="006B23AA" w:rsidRPr="006B23AA">
        <w:rPr>
          <w:vertAlign w:val="superscript"/>
        </w:rPr>
        <w:t>1</w:t>
      </w:r>
      <w:r w:rsidR="006B23AA">
        <w:rPr>
          <w:vertAlign w:val="superscript"/>
        </w:rPr>
        <w:t>,2,6</w:t>
      </w:r>
      <w:r w:rsidRPr="005A50CF">
        <w:t>, Jeff</w:t>
      </w:r>
      <w:r w:rsidR="005A50CF">
        <w:t>rey E.</w:t>
      </w:r>
      <w:r w:rsidRPr="005A50CF">
        <w:t xml:space="preserve"> Barrick</w:t>
      </w:r>
      <w:r w:rsidR="006B23AA" w:rsidRPr="006B23AA">
        <w:rPr>
          <w:vertAlign w:val="superscript"/>
        </w:rPr>
        <w:t>1</w:t>
      </w:r>
      <w:r w:rsidR="006B23AA">
        <w:rPr>
          <w:vertAlign w:val="superscript"/>
        </w:rPr>
        <w:t>,2,4,6</w:t>
      </w:r>
      <w:r w:rsidR="006B23AA" w:rsidRPr="006B23AA">
        <w:rPr>
          <w:vertAlign w:val="superscript"/>
        </w:rPr>
        <w:t>#</w:t>
      </w:r>
      <w:r w:rsidRPr="005A50CF">
        <w:t xml:space="preserve">, Edward </w:t>
      </w:r>
      <w:r w:rsidR="005A50CF">
        <w:t xml:space="preserve">M. </w:t>
      </w:r>
      <w:r w:rsidRPr="005A50CF">
        <w:t>Marcotte</w:t>
      </w:r>
      <w:r w:rsidR="006B23AA" w:rsidRPr="006B23AA">
        <w:rPr>
          <w:vertAlign w:val="superscript"/>
        </w:rPr>
        <w:t>1</w:t>
      </w:r>
      <w:r w:rsidR="006B23AA">
        <w:rPr>
          <w:vertAlign w:val="superscript"/>
        </w:rPr>
        <w:t>,2,4,6</w:t>
      </w:r>
      <w:r w:rsidR="006B23AA" w:rsidRPr="006B23AA">
        <w:rPr>
          <w:vertAlign w:val="superscript"/>
        </w:rPr>
        <w:t>#</w:t>
      </w:r>
      <w:r w:rsidR="005A50CF">
        <w:t xml:space="preserve">, </w:t>
      </w:r>
      <w:r w:rsidR="005A50CF" w:rsidRPr="005A50CF">
        <w:t>Claus</w:t>
      </w:r>
      <w:r w:rsidR="005A50CF">
        <w:t xml:space="preserve"> O. Wilke</w:t>
      </w:r>
      <w:r w:rsidR="006B23AA" w:rsidRPr="006B23AA">
        <w:rPr>
          <w:vertAlign w:val="superscript"/>
        </w:rPr>
        <w:t>1</w:t>
      </w:r>
      <w:r w:rsidR="006B23AA">
        <w:rPr>
          <w:vertAlign w:val="superscript"/>
        </w:rPr>
        <w:t>,2,4,7</w:t>
      </w:r>
      <w:r w:rsidR="006B23AA" w:rsidRPr="006B23AA">
        <w:rPr>
          <w:vertAlign w:val="superscript"/>
        </w:rPr>
        <w:t>#</w:t>
      </w:r>
    </w:p>
    <w:p w:rsidR="006B23AA" w:rsidRDefault="006B23AA" w:rsidP="005A50CF">
      <w:pPr>
        <w:pStyle w:val="BodyText"/>
      </w:pPr>
      <w:r w:rsidRPr="006B23AA">
        <w:rPr>
          <w:vertAlign w:val="superscript"/>
        </w:rPr>
        <w:t>1</w:t>
      </w:r>
      <w:r>
        <w:t>Institu</w:t>
      </w:r>
      <w:r w:rsidR="00D60D28">
        <w:t>te for</w:t>
      </w:r>
      <w:r>
        <w:t xml:space="preserve"> Cellular and Molecular Biology, The University of Texas at Austin</w:t>
      </w:r>
      <w:r>
        <w:br/>
      </w:r>
      <w:r>
        <w:rPr>
          <w:vertAlign w:val="superscript"/>
        </w:rPr>
        <w:t>2</w:t>
      </w:r>
      <w:r>
        <w:t>Center for Systems and Synthetic Biology, The University of Texas at Austin</w:t>
      </w:r>
      <w:r>
        <w:br/>
      </w:r>
      <w:r>
        <w:rPr>
          <w:vertAlign w:val="superscript"/>
        </w:rPr>
        <w:t>3</w:t>
      </w:r>
      <w:r>
        <w:t xml:space="preserve">Department of </w:t>
      </w:r>
      <w:proofErr w:type="spellStart"/>
      <w:r>
        <w:t>Organismic</w:t>
      </w:r>
      <w:proofErr w:type="spellEnd"/>
      <w:r>
        <w:t xml:space="preserve"> and Evolutionary Biology, Harvard University</w:t>
      </w:r>
      <w:r>
        <w:br/>
      </w:r>
      <w:r>
        <w:rPr>
          <w:vertAlign w:val="superscript"/>
        </w:rPr>
        <w:t>4</w:t>
      </w:r>
      <w:r>
        <w:t>Center for Computational Biology and Bioinformatics, The University of Texas at Austin</w:t>
      </w:r>
      <w:r>
        <w:br/>
      </w:r>
      <w:r>
        <w:rPr>
          <w:vertAlign w:val="superscript"/>
        </w:rPr>
        <w:t>5</w:t>
      </w:r>
      <w:r>
        <w:t>Department of Biological Sciences, University of Idaho</w:t>
      </w:r>
      <w:r>
        <w:br/>
      </w:r>
      <w:r>
        <w:rPr>
          <w:vertAlign w:val="superscript"/>
        </w:rPr>
        <w:t>6</w:t>
      </w:r>
      <w:r>
        <w:t>Department of Molecular Biosciences, The University of Texas at Austin</w:t>
      </w:r>
      <w:r>
        <w:br/>
      </w:r>
      <w:r>
        <w:rPr>
          <w:vertAlign w:val="superscript"/>
        </w:rPr>
        <w:t>7</w:t>
      </w:r>
      <w:r>
        <w:t>Department of Integrative Biology, The University of Texas at Austin</w:t>
      </w:r>
    </w:p>
    <w:p w:rsidR="006B23AA" w:rsidRDefault="006B23AA" w:rsidP="005A50CF">
      <w:pPr>
        <w:pStyle w:val="BodyText"/>
        <w:rPr>
          <w:vertAlign w:val="superscript"/>
        </w:rPr>
      </w:pPr>
    </w:p>
    <w:p w:rsidR="006B23AA" w:rsidRDefault="006B23AA" w:rsidP="005A50CF">
      <w:pPr>
        <w:pStyle w:val="BodyText"/>
      </w:pPr>
      <w:r w:rsidRPr="006B23AA">
        <w:rPr>
          <w:vertAlign w:val="superscript"/>
        </w:rPr>
        <w:t>#</w:t>
      </w:r>
      <w:r w:rsidRPr="006B23AA">
        <w:t>Address</w:t>
      </w:r>
      <w:r>
        <w:t xml:space="preserve"> correspondence to: Jeffrey E. </w:t>
      </w:r>
      <w:proofErr w:type="spellStart"/>
      <w:r>
        <w:t>Barrick</w:t>
      </w:r>
      <w:proofErr w:type="spellEnd"/>
      <w:r>
        <w:t xml:space="preserve">, </w:t>
      </w:r>
      <w:hyperlink r:id="rId8" w:history="1">
        <w:r w:rsidRPr="00FB7C4E">
          <w:rPr>
            <w:rStyle w:val="Hyperlink"/>
          </w:rPr>
          <w:t>jbarrick@cm.utexas.edu</w:t>
        </w:r>
      </w:hyperlink>
      <w:r>
        <w:t xml:space="preserve">; Edward M. </w:t>
      </w:r>
      <w:proofErr w:type="spellStart"/>
      <w:r>
        <w:t>Marcotte</w:t>
      </w:r>
      <w:proofErr w:type="spellEnd"/>
      <w:r>
        <w:t xml:space="preserve">, </w:t>
      </w:r>
      <w:hyperlink r:id="rId9" w:history="1">
        <w:r w:rsidRPr="00FB7C4E">
          <w:rPr>
            <w:rStyle w:val="Hyperlink"/>
          </w:rPr>
          <w:t>marcotte@icmb.utexas.edu</w:t>
        </w:r>
      </w:hyperlink>
      <w:r>
        <w:t xml:space="preserve">; Claus O. </w:t>
      </w:r>
      <w:proofErr w:type="spellStart"/>
      <w:r>
        <w:t>Wilke</w:t>
      </w:r>
      <w:proofErr w:type="spellEnd"/>
      <w:r>
        <w:t xml:space="preserve">, </w:t>
      </w:r>
      <w:hyperlink r:id="rId10" w:history="1">
        <w:r w:rsidRPr="00FB7C4E">
          <w:rPr>
            <w:rStyle w:val="Hyperlink"/>
          </w:rPr>
          <w:t>wilke@austin.utexas.edu</w:t>
        </w:r>
      </w:hyperlink>
    </w:p>
    <w:p w:rsidR="00067B71" w:rsidRDefault="005A50CF" w:rsidP="00067B71">
      <w:pPr>
        <w:pStyle w:val="Heading2"/>
      </w:pPr>
      <w:r>
        <w:t>Abstract</w:t>
      </w:r>
    </w:p>
    <w:p w:rsidR="008C325D" w:rsidRDefault="00362432" w:rsidP="00067B71">
      <w:r>
        <w:t xml:space="preserve">Understanding </w:t>
      </w:r>
      <w:r w:rsidR="00B77979">
        <w:t>global regulation of a cells physiology</w:t>
      </w:r>
      <w:r>
        <w:t xml:space="preserve"> due to changes in growth conditions has been a sub</w:t>
      </w:r>
      <w:r w:rsidR="00912B30">
        <w:t xml:space="preserve">ject of intense study. However, </w:t>
      </w:r>
      <w:r w:rsidR="00665D55">
        <w:t xml:space="preserve">previous datasets </w:t>
      </w:r>
      <w:r w:rsidR="00912B30">
        <w:t>on the physiological response of cells to environmental changes</w:t>
      </w:r>
      <w:r w:rsidR="00B77979">
        <w:t xml:space="preserve"> are far from comprehensive. Many studies </w:t>
      </w:r>
      <w:r w:rsidR="00912B30">
        <w:t xml:space="preserve">only </w:t>
      </w:r>
      <w:r w:rsidR="00B77979">
        <w:t>measure</w:t>
      </w:r>
      <w:r w:rsidR="00366D25">
        <w:t xml:space="preserve"> one type of genome-wide data </w:t>
      </w:r>
      <w:r w:rsidR="00B77979">
        <w:t xml:space="preserve">and, </w:t>
      </w:r>
      <w:r w:rsidR="00366D25">
        <w:t>due to technical limitations, often</w:t>
      </w:r>
      <w:r w:rsidR="00165989">
        <w:t xml:space="preserve"> can’t measure a particular subpopulation of molecules within the type of genome-wide data they measure</w:t>
      </w:r>
      <w:r w:rsidR="00366D25">
        <w:t>. Here we</w:t>
      </w:r>
      <w:r w:rsidR="00165989">
        <w:t xml:space="preserve"> report</w:t>
      </w:r>
      <w:r w:rsidR="00366D25">
        <w:t xml:space="preserve"> measurements of</w:t>
      </w:r>
      <w:r w:rsidR="00912B30">
        <w:t xml:space="preserve"> multiple cellular subsystems including</w:t>
      </w:r>
      <w:r w:rsidR="00366D25">
        <w:t xml:space="preserve"> </w:t>
      </w:r>
      <w:r w:rsidR="00912B30">
        <w:t>RNA and protein with deep genomic coverage</w:t>
      </w:r>
      <w:r w:rsidR="00951964">
        <w:t>. We also measure</w:t>
      </w:r>
      <w:r w:rsidR="00165989">
        <w:t>d</w:t>
      </w:r>
      <w:r w:rsidR="00951964">
        <w:t xml:space="preserve"> lipid modification</w:t>
      </w:r>
      <w:r w:rsidR="00912B30">
        <w:t>s</w:t>
      </w:r>
      <w:r w:rsidR="00951964">
        <w:t xml:space="preserve"> as well as flux through central metabolism</w:t>
      </w:r>
      <w:r w:rsidR="00CF3666">
        <w:t>, further expanding the completeness of our dataset</w:t>
      </w:r>
      <w:r w:rsidR="00951964">
        <w:t>. Specifically</w:t>
      </w:r>
      <w:r w:rsidR="00912B30">
        <w:t>,</w:t>
      </w:r>
      <w:r w:rsidR="00951964">
        <w:t xml:space="preserve"> </w:t>
      </w:r>
      <w:r w:rsidR="00530EFA">
        <w:t xml:space="preserve">we present </w:t>
      </w:r>
      <w:r w:rsidR="00293C5E">
        <w:t xml:space="preserve">time-course </w:t>
      </w:r>
      <w:r w:rsidR="00530EFA">
        <w:t>data on</w:t>
      </w:r>
      <w:r w:rsidR="00293C5E">
        <w:t xml:space="preserve"> </w:t>
      </w:r>
      <w:r w:rsidR="00665D55">
        <w:t xml:space="preserve">a </w:t>
      </w:r>
      <w:r w:rsidR="00530EFA">
        <w:t>long-term glucose starvation of E. coli</w:t>
      </w:r>
      <w:r w:rsidR="00665D55">
        <w:t xml:space="preserve"> experiment</w:t>
      </w:r>
      <w:r w:rsidR="00530EFA">
        <w:t xml:space="preserve"> lasting two weeks.  In contrast to p</w:t>
      </w:r>
      <w:r w:rsidR="00293C5E">
        <w:t>re</w:t>
      </w:r>
      <w:r w:rsidR="00530EFA">
        <w:t xml:space="preserve">vious </w:t>
      </w:r>
      <w:r w:rsidR="00A507AD">
        <w:t>experiments on long-term glucose starvation</w:t>
      </w:r>
      <w:r w:rsidR="00530EFA">
        <w:t xml:space="preserve"> we choose media conditions such that cells s</w:t>
      </w:r>
      <w:r w:rsidR="00293C5E">
        <w:t xml:space="preserve">urvive starvation and </w:t>
      </w:r>
      <w:r w:rsidR="0083660D">
        <w:t>mutant</w:t>
      </w:r>
      <w:r w:rsidR="00293C5E">
        <w:t xml:space="preserve">, </w:t>
      </w:r>
      <w:r w:rsidR="0083660D">
        <w:t>dividing</w:t>
      </w:r>
      <w:r w:rsidR="00293C5E">
        <w:t>,</w:t>
      </w:r>
      <w:r w:rsidR="0083660D">
        <w:t xml:space="preserve"> populations do not emerge</w:t>
      </w:r>
      <w:r w:rsidR="00293C5E">
        <w:t>.</w:t>
      </w:r>
      <w:r w:rsidR="0083660D">
        <w:t xml:space="preserve"> </w:t>
      </w:r>
      <w:r w:rsidR="00293C5E">
        <w:t>T</w:t>
      </w:r>
      <w:r w:rsidR="0083660D">
        <w:t xml:space="preserve">hus our study </w:t>
      </w:r>
      <w:r w:rsidR="00293C5E">
        <w:t>focuses on</w:t>
      </w:r>
      <w:r w:rsidR="00843F3C">
        <w:t xml:space="preserve"> the</w:t>
      </w:r>
      <w:r w:rsidR="00293C5E">
        <w:t xml:space="preserve"> </w:t>
      </w:r>
      <w:r w:rsidR="0083660D">
        <w:t>physiological response</w:t>
      </w:r>
      <w:r w:rsidR="00293C5E">
        <w:t xml:space="preserve"> of </w:t>
      </w:r>
      <w:r w:rsidR="00293C5E" w:rsidRPr="00293C5E">
        <w:rPr>
          <w:i/>
        </w:rPr>
        <w:t>E. coli</w:t>
      </w:r>
      <w:r w:rsidR="0083660D">
        <w:t xml:space="preserve"> rather than </w:t>
      </w:r>
      <w:r w:rsidR="00293C5E">
        <w:t xml:space="preserve">the evolution of </w:t>
      </w:r>
      <w:r w:rsidR="00293C5E" w:rsidRPr="00293C5E">
        <w:rPr>
          <w:i/>
        </w:rPr>
        <w:t>E. coli</w:t>
      </w:r>
      <w:r w:rsidR="0083660D">
        <w:t xml:space="preserve"> adapting to alternative </w:t>
      </w:r>
      <w:r w:rsidR="00665D55">
        <w:t>nutrients, as was the case in previous long-term glucose starvation studies</w:t>
      </w:r>
      <w:r w:rsidR="0083660D">
        <w:t xml:space="preserve">. </w:t>
      </w:r>
      <w:r w:rsidR="00293C5E">
        <w:t xml:space="preserve"> Thr</w:t>
      </w:r>
      <w:r w:rsidR="0013323E">
        <w:t>ough comparing and contrasting our</w:t>
      </w:r>
      <w:r w:rsidR="00293C5E">
        <w:t xml:space="preserve"> </w:t>
      </w:r>
      <w:proofErr w:type="spellStart"/>
      <w:r w:rsidR="00293C5E">
        <w:t>transcriptomic</w:t>
      </w:r>
      <w:proofErr w:type="spellEnd"/>
      <w:r w:rsidR="00293C5E">
        <w:t xml:space="preserve"> and proteomic data</w:t>
      </w:r>
      <w:r w:rsidR="00947A8C">
        <w:t>,</w:t>
      </w:r>
      <w:r w:rsidR="00293C5E">
        <w:t xml:space="preserve"> we found that </w:t>
      </w:r>
      <w:r w:rsidR="008C325D">
        <w:t xml:space="preserve">transcriptional activity </w:t>
      </w:r>
      <w:r w:rsidR="00CF3666">
        <w:t xml:space="preserve">is relatively </w:t>
      </w:r>
      <w:r w:rsidR="008C325D">
        <w:t>constant for up to</w:t>
      </w:r>
      <w:r w:rsidR="00947A8C">
        <w:t xml:space="preserve"> two weeks in stationary phase. Secondly we found that </w:t>
      </w:r>
      <w:r w:rsidR="008C325D">
        <w:t>post-transcriptional regulation, such as protein degradation, can contribute to important differences in protein expression</w:t>
      </w:r>
      <w:r w:rsidR="00947A8C">
        <w:t xml:space="preserve"> and </w:t>
      </w:r>
      <w:r w:rsidR="0013323E">
        <w:t>physiological regulation</w:t>
      </w:r>
      <w:r w:rsidR="008C325D">
        <w:t xml:space="preserve"> in the stationary phase</w:t>
      </w:r>
      <w:r w:rsidR="00947A8C">
        <w:t>. We also found</w:t>
      </w:r>
      <w:r w:rsidR="008C325D">
        <w:t xml:space="preserve"> that mRNAs are widely </w:t>
      </w:r>
      <w:proofErr w:type="gramStart"/>
      <w:r w:rsidR="008C325D">
        <w:t>down-regulated</w:t>
      </w:r>
      <w:proofErr w:type="gramEnd"/>
      <w:r w:rsidR="008C325D">
        <w:t xml:space="preserve"> in response to glucose starvation presumably as a strategy for reducing new protein synthesis. </w:t>
      </w:r>
      <w:r w:rsidR="00947A8C">
        <w:t>In addition to these observations</w:t>
      </w:r>
      <w:r w:rsidR="008C325D">
        <w:t xml:space="preserve">, we outline a novel strategy for sorting expression profiles based upon basic behaviors in an unbiased manner that </w:t>
      </w:r>
      <w:r w:rsidR="00665D55">
        <w:t xml:space="preserve">also </w:t>
      </w:r>
      <w:r w:rsidR="008C325D">
        <w:t>takes into account experimental error.</w:t>
      </w:r>
    </w:p>
    <w:p w:rsidR="005A50CF" w:rsidRDefault="005A50CF">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rsidR="00B05A6C" w:rsidRDefault="00BA5B3C" w:rsidP="00263053">
      <w:pPr>
        <w:pStyle w:val="Heading1"/>
      </w:pPr>
      <w:r>
        <w:t>Introduction</w:t>
      </w:r>
    </w:p>
    <w:p w:rsidR="00B05A6C" w:rsidRDefault="00776862" w:rsidP="00B05A6C">
      <w:pPr>
        <w:pStyle w:val="NoSpacing"/>
      </w:pPr>
      <w:r>
        <w:t xml:space="preserve">Many </w:t>
      </w:r>
      <w:r w:rsidR="00B05A6C">
        <w:t>global changes in cellular physiology occur during the growth of a typical laboratory culture of a microorganism</w:t>
      </w:r>
      <w:r w:rsidR="00774C5F">
        <w:t>,</w:t>
      </w:r>
      <w:r w:rsidR="00B05A6C">
        <w:t xml:space="preserve"> such as </w:t>
      </w:r>
      <w:r w:rsidR="00B05A6C" w:rsidRPr="00EE3AEA">
        <w:rPr>
          <w:i/>
        </w:rPr>
        <w:t>E. coli</w:t>
      </w:r>
      <w:r w:rsidR="00774C5F">
        <w:rPr>
          <w:i/>
        </w:rPr>
        <w:t>,</w:t>
      </w:r>
      <w:r w:rsidR="00B05A6C">
        <w:t xml:space="preserve"> as it reaches an exponential rate of cell division after an initial lag phase and then eventually ceases dividing when nutrients are exhausted </w:t>
      </w:r>
      <w:r w:rsidR="006D5734">
        <w:fldChar w:fldCharType="begin"/>
      </w:r>
      <w:r w:rsidR="00B05A6C">
        <w:instrText xml:space="preserve"> ADDIN ZOTERO_ITEM CSL_CITATION {"citationID":"1tlsiu54ck","properties":{"formattedCitation":"(Neidhardt and Curtiss, 1996)","plainCitation":"(Neidhardt and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6D5734">
        <w:fldChar w:fldCharType="separate"/>
      </w:r>
      <w:r w:rsidR="00B05A6C">
        <w:rPr>
          <w:noProof/>
        </w:rPr>
        <w:t>(Neidhardt and Curtiss, 1996)</w:t>
      </w:r>
      <w:r w:rsidR="006D5734">
        <w:fldChar w:fldCharType="end"/>
      </w:r>
      <w:r w:rsidR="00B05A6C">
        <w:t xml:space="preserve">. However, </w:t>
      </w:r>
      <w:r>
        <w:t xml:space="preserve">how </w:t>
      </w:r>
      <w:r w:rsidR="00B05A6C">
        <w:t xml:space="preserve">these changes </w:t>
      </w:r>
      <w:r>
        <w:t xml:space="preserve">affect </w:t>
      </w:r>
      <w:r w:rsidR="00B05A6C">
        <w:t>specific cellular comp</w:t>
      </w:r>
      <w:r w:rsidR="00B05A6C">
        <w:t>o</w:t>
      </w:r>
      <w:r w:rsidR="00B05A6C">
        <w:t>nents and proc</w:t>
      </w:r>
      <w:r>
        <w:t xml:space="preserve">esses </w:t>
      </w:r>
      <w:r w:rsidR="00B05A6C">
        <w:t xml:space="preserve">is not </w:t>
      </w:r>
      <w:r>
        <w:t xml:space="preserve">fully </w:t>
      </w:r>
      <w:r w:rsidR="006A50FA">
        <w:t>known</w:t>
      </w:r>
      <w:r w:rsidR="00B05A6C">
        <w:t xml:space="preserve">. </w:t>
      </w:r>
      <w:r w:rsidR="006A50FA">
        <w:t>Existing</w:t>
      </w:r>
      <w:r w:rsidR="00263053">
        <w:t xml:space="preserve"> work</w:t>
      </w:r>
      <w:r w:rsidR="00D16365">
        <w:t xml:space="preserve">s, even if done at the genome </w:t>
      </w:r>
      <w:r w:rsidR="00B05A6C">
        <w:t>scale</w:t>
      </w:r>
      <w:r w:rsidR="00D16365">
        <w:t>, tend to have limited completeness</w:t>
      </w:r>
      <w:r>
        <w:t>,</w:t>
      </w:r>
      <w:r w:rsidR="00B05A6C">
        <w:t xml:space="preserve"> in at least two ways. First, most studies consist of the piece-wise collection of only one type of genome-scale data. Second, technological limit</w:t>
      </w:r>
      <w:r w:rsidR="00B05A6C">
        <w:t>a</w:t>
      </w:r>
      <w:r w:rsidR="00B05A6C">
        <w:t>tions often prevent the detection of some subset of molecules in a category of interest. For example, small bacterial RNA species with key roles in regulation are lost when using typ</w:t>
      </w:r>
      <w:r w:rsidR="00B05A6C">
        <w:t>i</w:t>
      </w:r>
      <w:r w:rsidR="00B05A6C">
        <w:t xml:space="preserve">cal purification methods </w:t>
      </w:r>
      <w:r w:rsidR="006D5734">
        <w:fldChar w:fldCharType="begin"/>
      </w:r>
      <w:r w:rsidR="00B05A6C">
        <w:instrText xml:space="preserve"> ADDIN ZOTERO_ITEM CSL_CITATION {"citationID":"1260t5c5bk","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B05A6C">
        <w:rPr>
          <w:rFonts w:ascii="Times New Roman" w:hAnsi="Times New Roman" w:cs="Times New Roman"/>
        </w:rPr>
        <w:instrText> </w:instrText>
      </w:r>
      <w:r w:rsidR="00B05A6C">
        <w:instrText>min) and less expensively (</w:instrText>
      </w:r>
      <w:r w:rsidR="00B05A6C">
        <w:rPr>
          <w:rFonts w:ascii="Monaco" w:hAnsi="Monaco" w:cs="Monaco"/>
        </w:rPr>
        <w:instrText>∼</w:instrText>
      </w:r>
      <w:r w:rsidR="00B05A6C">
        <w:instrText>3 cents/sample) than any of the currently available RNA isolation methods. In fact, none of the bacterial RNA isolation methods, including the commercial kits, are effective in recovering all species of intracellular RNAs (76-5700</w:instrText>
      </w:r>
      <w:r w:rsidR="00B05A6C">
        <w:rPr>
          <w:rFonts w:ascii="Times New Roman" w:hAnsi="Times New Roman" w:cs="Times New Roman"/>
        </w:rPr>
        <w:instrText> </w:instrText>
      </w:r>
      <w:r w:rsidR="00B05A6C">
        <w:instrText xml:space="preserve">nt) with equal efficiency, which can lead to biased results in genome-wide studies involving microarray or RNAseq analysis. The RNAsnap™ procedure yields </w:instrText>
      </w:r>
      <w:r w:rsidR="00B05A6C">
        <w:rPr>
          <w:rFonts w:ascii="Monaco" w:hAnsi="Monaco" w:cs="Monaco"/>
        </w:rPr>
        <w:instrText>∼</w:instrText>
      </w:r>
      <w:r w:rsidR="00B05A6C">
        <w:instrText>60</w:instrText>
      </w:r>
      <w:r w:rsidR="00B05A6C">
        <w:rPr>
          <w:rFonts w:ascii="Times New Roman" w:hAnsi="Times New Roman" w:cs="Times New Roman"/>
        </w:rPr>
        <w:instrText> </w:instrText>
      </w:r>
      <w:r w:rsidR="00B05A6C">
        <w:instrText>µg of RNA from 10(8) Escherichia coli cells that can be used directly for northern analysis without any further purification. Based on a comparative analysis of specific transcripts ranging in size from 76 to 5700</w:instrText>
      </w:r>
      <w:r w:rsidR="00B05A6C">
        <w:rPr>
          <w:rFonts w:ascii="Times New Roman" w:hAnsi="Times New Roman" w:cs="Times New Roman"/>
        </w:rPr>
        <w:instrText> </w:instrText>
      </w:r>
      <w:r w:rsidR="00B05A6C">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6D5734">
        <w:fldChar w:fldCharType="separate"/>
      </w:r>
      <w:r w:rsidR="00B05A6C">
        <w:rPr>
          <w:noProof/>
        </w:rPr>
        <w:t>(Stead et al., 2012)</w:t>
      </w:r>
      <w:r w:rsidR="006D5734">
        <w:fldChar w:fldCharType="end"/>
      </w:r>
      <w:r w:rsidR="00D16365">
        <w:t>. Furthermore, DNA microarray-</w:t>
      </w:r>
      <w:r w:rsidR="00B05A6C">
        <w:t>based methods for</w:t>
      </w:r>
      <w:r>
        <w:t xml:space="preserve"> profiling gene expression can</w:t>
      </w:r>
      <w:r w:rsidR="00B05A6C">
        <w:t xml:space="preserve"> only detect specific RNA sequences depending on the d</w:t>
      </w:r>
      <w:r w:rsidR="00B05A6C">
        <w:t>e</w:t>
      </w:r>
      <w:r w:rsidR="00B05A6C">
        <w:t>sign of their probes, whereas RNA-</w:t>
      </w:r>
      <w:proofErr w:type="spellStart"/>
      <w:r w:rsidR="00B05A6C">
        <w:t>seq</w:t>
      </w:r>
      <w:proofErr w:type="spellEnd"/>
      <w:r w:rsidR="00B05A6C">
        <w:t xml:space="preserve"> </w:t>
      </w:r>
      <w:proofErr w:type="spellStart"/>
      <w:r w:rsidR="00B05A6C">
        <w:t>transcriptomic</w:t>
      </w:r>
      <w:proofErr w:type="spellEnd"/>
      <w:r w:rsidR="00B05A6C">
        <w:t xml:space="preserve"> methods theoretically recover all RNA species in a sample </w:t>
      </w:r>
      <w:r w:rsidR="006D5734">
        <w:fldChar w:fldCharType="begin"/>
      </w:r>
      <w:r w:rsidR="00B05A6C">
        <w:instrText xml:space="preserve"> ADDIN ZOTERO_ITEM CSL_CITATION {"citationID":"1f7d28fcni","properties":{"formattedCitation":"(Wang et al.,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6D5734">
        <w:fldChar w:fldCharType="separate"/>
      </w:r>
      <w:r w:rsidR="00B05A6C">
        <w:rPr>
          <w:noProof/>
        </w:rPr>
        <w:t>(Wang et al., 2009)</w:t>
      </w:r>
      <w:r w:rsidR="006D5734">
        <w:fldChar w:fldCharType="end"/>
      </w:r>
      <w:r w:rsidR="00B05A6C">
        <w:t>. Similarly, in proteomics, 2-D gel electrophor</w:t>
      </w:r>
      <w:r w:rsidR="00B05A6C">
        <w:t>e</w:t>
      </w:r>
      <w:r w:rsidR="00B05A6C">
        <w:t>sis approaches typically detect many fewer proteins than newer mass spectrometry based shotgun methods</w:t>
      </w:r>
      <w:r w:rsidR="00D16365">
        <w:t xml:space="preserve"> do</w:t>
      </w:r>
      <w:r w:rsidR="008F0DD3">
        <w:t xml:space="preserve"> </w:t>
      </w:r>
      <w:r w:rsidR="006D5734" w:rsidRPr="008F0DD3">
        <w:rPr>
          <w:color w:val="auto"/>
        </w:rPr>
        <w:fldChar w:fldCharType="begin"/>
      </w:r>
      <w:r w:rsidR="008F0DD3" w:rsidRPr="008F0DD3">
        <w:rPr>
          <w:color w:val="auto"/>
        </w:rPr>
        <w:instrText xml:space="preserve"> ADDIN ZOTERO_ITEM CSL_CITATION {"citationID":"1njf7tod87","properties":{"formattedCitation":"{\\rtf (Soares et al., 2013; Wi\\uc0\\u347{}niewski and Rakus, n.d.)}","plainCitation":"(Soares et al., 2013; Wiśniewski and Rakus, n.d.)"},"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6D5734" w:rsidRPr="008F0DD3">
        <w:rPr>
          <w:color w:val="auto"/>
        </w:rPr>
        <w:fldChar w:fldCharType="separate"/>
      </w:r>
      <w:r w:rsidR="008F0DD3" w:rsidRPr="008F0DD3">
        <w:rPr>
          <w:rFonts w:eastAsia="Times New Roman" w:cs="Times New Roman"/>
          <w:color w:val="auto"/>
        </w:rPr>
        <w:t xml:space="preserve">(Soares et al., 2013; Wiśniewski and Rakus, </w:t>
      </w:r>
      <w:r w:rsidR="008F0DD3">
        <w:rPr>
          <w:rFonts w:eastAsia="Times New Roman" w:cs="Times New Roman"/>
          <w:color w:val="auto"/>
        </w:rPr>
        <w:t>2014</w:t>
      </w:r>
      <w:r w:rsidR="008F0DD3" w:rsidRPr="008F0DD3">
        <w:rPr>
          <w:rFonts w:eastAsia="Times New Roman" w:cs="Times New Roman"/>
          <w:color w:val="auto"/>
        </w:rPr>
        <w:t>)</w:t>
      </w:r>
      <w:r w:rsidR="006D5734" w:rsidRPr="008F0DD3">
        <w:rPr>
          <w:color w:val="auto"/>
        </w:rPr>
        <w:fldChar w:fldCharType="end"/>
      </w:r>
      <w:r w:rsidR="008F0DD3" w:rsidRPr="008F0DD3">
        <w:rPr>
          <w:color w:val="auto"/>
        </w:rPr>
        <w:t>.</w:t>
      </w:r>
      <w:r w:rsidR="008F0DD3">
        <w:t xml:space="preserve"> </w:t>
      </w:r>
    </w:p>
    <w:p w:rsidR="00B05A6C" w:rsidRDefault="00B05A6C" w:rsidP="006C6960">
      <w:pPr>
        <w:pStyle w:val="NoSpacing"/>
      </w:pPr>
    </w:p>
    <w:p w:rsidR="00B05A6C" w:rsidRPr="00B05A6C" w:rsidRDefault="00776862" w:rsidP="00B05A6C">
      <w:pPr>
        <w:pStyle w:val="NoSpacing"/>
      </w:pPr>
      <w:r>
        <w:t>Moreover, w</w:t>
      </w:r>
      <w:r w:rsidR="00774C5F">
        <w:t>hile the short-</w:t>
      </w:r>
      <w:r w:rsidR="00B05A6C" w:rsidRPr="00B05A6C">
        <w:t xml:space="preserve">term changes in cellular physiology that occur in a laboratory culture of </w:t>
      </w:r>
      <w:r w:rsidR="00B05A6C" w:rsidRPr="00B05A6C">
        <w:rPr>
          <w:i/>
        </w:rPr>
        <w:t>E. coli</w:t>
      </w:r>
      <w:r w:rsidR="00B05A6C" w:rsidRPr="00B05A6C">
        <w:t xml:space="preserve"> have been the subject of intensive study, considerably less is known about the changes in cellular composition that occur during the long-term survival of </w:t>
      </w:r>
      <w:r w:rsidR="00B05A6C" w:rsidRPr="00B05A6C">
        <w:rPr>
          <w:i/>
        </w:rPr>
        <w:t xml:space="preserve">E. coli </w:t>
      </w:r>
      <w:r w:rsidR="00B05A6C" w:rsidRPr="00B05A6C">
        <w:t xml:space="preserve">and other non-spore-forming microbes under starvation, despite the likely prevalence of this condition in nature </w:t>
      </w:r>
      <w:r w:rsidR="006D5734">
        <w:fldChar w:fldCharType="begin"/>
      </w:r>
      <w:r w:rsidR="00B05A6C">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6D5734">
        <w:fldChar w:fldCharType="separate"/>
      </w:r>
      <w:r w:rsidR="00B05A6C">
        <w:rPr>
          <w:noProof/>
        </w:rPr>
        <w:t>(Morita, 1990)</w:t>
      </w:r>
      <w:r w:rsidR="006D5734">
        <w:fldChar w:fldCharType="end"/>
      </w:r>
      <w:r w:rsidR="00B05A6C" w:rsidRPr="00B05A6C">
        <w:t xml:space="preserve">. Most studies </w:t>
      </w:r>
      <w:r w:rsidR="00B05A6C">
        <w:t xml:space="preserve">of this </w:t>
      </w:r>
      <w:r w:rsidR="00D16365">
        <w:t xml:space="preserve">metabolic state </w:t>
      </w:r>
      <w:r w:rsidR="00B05A6C" w:rsidRPr="00B05A6C">
        <w:t>have concentrated on using rich media in which growth ceases and there is an ecological catastrophe acco</w:t>
      </w:r>
      <w:r w:rsidR="00B05A6C" w:rsidRPr="00B05A6C">
        <w:t>m</w:t>
      </w:r>
      <w:r w:rsidR="00B05A6C" w:rsidRPr="00B05A6C">
        <w:t>panied by</w:t>
      </w:r>
      <w:r w:rsidR="00B05A6C">
        <w:t xml:space="preserve"> t</w:t>
      </w:r>
      <w:r w:rsidR="00B05A6C" w:rsidRPr="00B05A6C">
        <w:t>he death of most cell</w:t>
      </w:r>
      <w:r w:rsidR="00774C5F">
        <w:t>s</w:t>
      </w:r>
      <w:r w:rsidR="00B05A6C" w:rsidRPr="00B05A6C">
        <w:t xml:space="preserve"> and the emergence of mutants that are able to continue dividing </w:t>
      </w:r>
      <w:r w:rsidR="006D5734">
        <w:fldChar w:fldCharType="begin"/>
      </w:r>
      <w:r w:rsidR="00B05A6C">
        <w:instrText xml:space="preserve"> ADDIN ZOTERO_ITEM CSL_CITATION {"citationID":"2kjrbuijdp","properties":{"formattedCitation":"(Finkel and Kolter, 1999)","plainCitation":"(Finkel and Kolter, 1999)"},"citationItems":[{"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schema":"https://github.com/citation-style-language/schema/raw/master/csl-citation.json"} </w:instrText>
      </w:r>
      <w:r w:rsidR="006D5734">
        <w:fldChar w:fldCharType="separate"/>
      </w:r>
      <w:r w:rsidR="00B05A6C">
        <w:rPr>
          <w:noProof/>
        </w:rPr>
        <w:t>(Finkel and Kolter, 1999)</w:t>
      </w:r>
      <w:r w:rsidR="006D5734">
        <w:fldChar w:fldCharType="end"/>
      </w:r>
      <w:r w:rsidR="00B05A6C" w:rsidRPr="00B05A6C">
        <w:t>. Thus, these are often studies of evolution to new nutr</w:t>
      </w:r>
      <w:r w:rsidR="00B05A6C" w:rsidRPr="00B05A6C">
        <w:t>i</w:t>
      </w:r>
      <w:r w:rsidR="00B05A6C" w:rsidRPr="00B05A6C">
        <w:t>ent sources rather than purely of cellular physiology in stressed, starving, but wild-type cells.</w:t>
      </w:r>
      <w:r w:rsidR="006A50FA">
        <w:t xml:space="preserve"> The specific physiologic changes that occur in </w:t>
      </w:r>
      <w:r w:rsidR="006A50FA" w:rsidRPr="00B05A6C">
        <w:rPr>
          <w:i/>
        </w:rPr>
        <w:t>E. coli</w:t>
      </w:r>
      <w:r w:rsidR="006A50FA">
        <w:rPr>
          <w:i/>
        </w:rPr>
        <w:t xml:space="preserve"> </w:t>
      </w:r>
      <w:r w:rsidR="006A50FA">
        <w:t xml:space="preserve">under long-term </w:t>
      </w:r>
      <w:r w:rsidR="006A50FA" w:rsidRPr="006A50FA">
        <w:t>starvation</w:t>
      </w:r>
      <w:r w:rsidR="006A50FA">
        <w:t xml:space="preserve"> are thus not well understood.  </w:t>
      </w:r>
    </w:p>
    <w:p w:rsidR="00B05A6C" w:rsidRDefault="00B05A6C" w:rsidP="006C6960">
      <w:pPr>
        <w:pStyle w:val="NoSpacing"/>
      </w:pPr>
    </w:p>
    <w:p w:rsidR="0084560E" w:rsidRDefault="00D16365" w:rsidP="0084560E">
      <w:pPr>
        <w:pStyle w:val="NoSpacing"/>
      </w:pPr>
      <w:r>
        <w:t xml:space="preserve">Here we performed a time course experiment of </w:t>
      </w:r>
      <w:r w:rsidRPr="008654CF">
        <w:rPr>
          <w:i/>
        </w:rPr>
        <w:t>E. coli</w:t>
      </w:r>
      <w:r>
        <w:t xml:space="preserve"> </w:t>
      </w:r>
      <w:r w:rsidRPr="00B05A6C">
        <w:t xml:space="preserve">B REL606 </w:t>
      </w:r>
      <w:r>
        <w:t>growth and starvation up to two weeks. We used a chemically defined glucose-limited medium in which cells enter a starvation state but do not die. We collected</w:t>
      </w:r>
      <w:r w:rsidR="00B05A6C" w:rsidRPr="00B05A6C">
        <w:t xml:space="preserve"> genome-wide RNA and protein levels</w:t>
      </w:r>
      <w:r w:rsidR="00EF797F">
        <w:t>,</w:t>
      </w:r>
      <w:r w:rsidR="00B05A6C" w:rsidRPr="00B05A6C">
        <w:t xml:space="preserve"> lipid modification</w:t>
      </w:r>
      <w:r w:rsidR="00EF797F">
        <w:t>s, and metabolic-</w:t>
      </w:r>
      <w:r w:rsidR="00EF797F" w:rsidRPr="00B05A6C">
        <w:t xml:space="preserve">flux </w:t>
      </w:r>
      <w:r w:rsidR="00EF797F">
        <w:t xml:space="preserve">data at multiple time points, all </w:t>
      </w:r>
      <w:r w:rsidR="00B05A6C" w:rsidRPr="00B05A6C">
        <w:t>under identical, co</w:t>
      </w:r>
      <w:r w:rsidR="00B05A6C" w:rsidRPr="00B05A6C">
        <w:t>n</w:t>
      </w:r>
      <w:r w:rsidR="00EF797F">
        <w:t>trolled</w:t>
      </w:r>
      <w:r w:rsidR="00B05A6C" w:rsidRPr="00B05A6C">
        <w:t xml:space="preserve"> experimental conditions. The resultant data set serves as a rich resource for comp</w:t>
      </w:r>
      <w:r w:rsidR="00B05A6C" w:rsidRPr="00B05A6C">
        <w:t>u</w:t>
      </w:r>
      <w:r w:rsidR="00B05A6C" w:rsidRPr="00B05A6C">
        <w:t>tational models that span and integrate cellular sub-systems and for cataloguing and corr</w:t>
      </w:r>
      <w:r w:rsidR="00B05A6C" w:rsidRPr="00B05A6C">
        <w:t>e</w:t>
      </w:r>
      <w:r w:rsidR="00B05A6C" w:rsidRPr="00B05A6C">
        <w:t>lating the responses of specific genes and/or molecules across cellular subsystems during gr</w:t>
      </w:r>
      <w:r w:rsidR="00263053">
        <w:t xml:space="preserve">owth and long-term starvation. </w:t>
      </w:r>
      <w:r w:rsidR="0084560E">
        <w:t xml:space="preserve">We find that post-translational regulation can play a role in buffering proteins with consequences to regulation of </w:t>
      </w:r>
      <w:r w:rsidR="0084560E">
        <w:rPr>
          <w:i/>
          <w:iCs/>
        </w:rPr>
        <w:t>E. coli</w:t>
      </w:r>
      <w:r w:rsidR="008F0DD3">
        <w:t xml:space="preserve"> physiology</w:t>
      </w:r>
      <w:r w:rsidR="0084560E">
        <w:t>, that the mRNA pool is drastically reduced</w:t>
      </w:r>
      <w:r w:rsidR="00FC5936">
        <w:t xml:space="preserve"> during starvation,</w:t>
      </w:r>
      <w:r w:rsidR="0084560E">
        <w:t xml:space="preserve"> possibly to limit new protein synthesis ove</w:t>
      </w:r>
      <w:r w:rsidR="0084560E">
        <w:t>r</w:t>
      </w:r>
      <w:r w:rsidR="0084560E">
        <w:t xml:space="preserve">all, and </w:t>
      </w:r>
      <w:r w:rsidR="00FC5936">
        <w:t xml:space="preserve">that </w:t>
      </w:r>
      <w:r w:rsidR="00D85427" w:rsidRPr="00D85427">
        <w:rPr>
          <w:i/>
        </w:rPr>
        <w:t>E. coli</w:t>
      </w:r>
      <w:r w:rsidR="0084560E">
        <w:t xml:space="preserve"> are able to persist in stationary phase for over a week. Additionally</w:t>
      </w:r>
      <w:r w:rsidR="00FC5936">
        <w:t>,</w:t>
      </w:r>
      <w:r w:rsidR="0084560E">
        <w:t xml:space="preserve"> we </w:t>
      </w:r>
      <w:r w:rsidR="00FC5936">
        <w:t>propose</w:t>
      </w:r>
      <w:r w:rsidR="0084560E">
        <w:t xml:space="preserve"> a general approach for unbiased classification of expression time courses that could aid in analyzing future gene expression and proteomic time courses.</w:t>
      </w:r>
    </w:p>
    <w:p w:rsidR="00B05A6C" w:rsidRDefault="00B05A6C" w:rsidP="00A3644C">
      <w:pPr>
        <w:pStyle w:val="NoSpacing"/>
      </w:pPr>
    </w:p>
    <w:p w:rsidR="005A50CF" w:rsidRDefault="005A50CF" w:rsidP="005A50CF">
      <w:pPr>
        <w:pStyle w:val="Heading1"/>
      </w:pPr>
      <w:r>
        <w:t>Results</w:t>
      </w:r>
    </w:p>
    <w:p w:rsidR="005A50CF" w:rsidRDefault="00BA5B3C" w:rsidP="005A50CF">
      <w:pPr>
        <w:pStyle w:val="Heading2"/>
      </w:pPr>
      <w:r>
        <w:t>Controlled measurements of multiple cellular components</w:t>
      </w:r>
    </w:p>
    <w:p w:rsidR="0084560E" w:rsidRDefault="00BA5B3C" w:rsidP="00A3644C">
      <w:pPr>
        <w:pStyle w:val="NoSpacing"/>
      </w:pPr>
      <w:r>
        <w:t>We grew multiple cultures</w:t>
      </w:r>
      <w:r w:rsidR="00121D82" w:rsidRPr="00121D82">
        <w:rPr>
          <w:i/>
          <w:iCs/>
        </w:rPr>
        <w:t xml:space="preserve"> </w:t>
      </w:r>
      <w:r w:rsidR="00D85427" w:rsidRPr="00D85427">
        <w:rPr>
          <w:iCs/>
        </w:rPr>
        <w:t>of</w:t>
      </w:r>
      <w:r w:rsidR="00121D82">
        <w:rPr>
          <w:i/>
          <w:iCs/>
        </w:rPr>
        <w:t xml:space="preserve"> E. coli </w:t>
      </w:r>
      <w:r w:rsidR="00D85427" w:rsidRPr="00D85427">
        <w:rPr>
          <w:iCs/>
        </w:rPr>
        <w:t>REL606</w:t>
      </w:r>
      <w:r>
        <w:t>, from the same stock, under identical growth conditions of long-term glucose starvation, in the same media</w:t>
      </w:r>
      <w:r w:rsidR="00FC5936">
        <w:t xml:space="preserve">. The </w:t>
      </w:r>
      <w:r>
        <w:t xml:space="preserve">cultures were </w:t>
      </w:r>
      <w:r w:rsidR="00FC5936">
        <w:t>subs</w:t>
      </w:r>
      <w:r w:rsidR="00FC5936">
        <w:t>e</w:t>
      </w:r>
      <w:r w:rsidR="00FC5936">
        <w:t xml:space="preserve">quently </w:t>
      </w:r>
      <w:r>
        <w:t>distributed to different labs to measure RNA, protein, lipids, and metabolic flux r</w:t>
      </w:r>
      <w:r>
        <w:t>a</w:t>
      </w:r>
      <w:r>
        <w:t>tios (Figure 1A</w:t>
      </w:r>
      <w:r>
        <w:rPr>
          <w:shd w:val="clear" w:color="auto" w:fill="FFFFFF"/>
        </w:rPr>
        <w:t>).  Fr</w:t>
      </w:r>
      <w:r>
        <w:t xml:space="preserve">eezer stocks of the </w:t>
      </w:r>
      <w:r w:rsidR="00D85427" w:rsidRPr="00D85427">
        <w:rPr>
          <w:iCs/>
        </w:rPr>
        <w:t>REL606</w:t>
      </w:r>
      <w:r>
        <w:rPr>
          <w:i/>
          <w:iCs/>
        </w:rPr>
        <w:t xml:space="preserve"> </w:t>
      </w:r>
      <w:r>
        <w:t>strain where revived for 24 hrs, diluted and preconditioned for another 24 hrs, and diluted again at the start of the experimental time course (Figure 1B). In a pilot experiment a growth curve was taken to determine inform</w:t>
      </w:r>
      <w:r>
        <w:t>a</w:t>
      </w:r>
      <w:r>
        <w:t>tive time points for analysis (Figure 1C). Time points spanning 3 hrs</w:t>
      </w:r>
      <w:r w:rsidR="00C42F8A">
        <w:t xml:space="preserve"> to </w:t>
      </w:r>
      <w:r>
        <w:t>2 weeks where co</w:t>
      </w:r>
      <w:r>
        <w:t>l</w:t>
      </w:r>
      <w:r>
        <w:t xml:space="preserve">lected and equitably distributed to measure RNA via </w:t>
      </w:r>
      <w:proofErr w:type="spellStart"/>
      <w:r>
        <w:t>RNAseq</w:t>
      </w:r>
      <w:proofErr w:type="spellEnd"/>
      <w:r>
        <w:t>, pro</w:t>
      </w:r>
      <w:r w:rsidR="00D83EC1">
        <w:t>teins via LC/MS, l</w:t>
      </w:r>
      <w:r>
        <w:t>ipids via M</w:t>
      </w:r>
      <w:r w:rsidR="00D83EC1">
        <w:t>ALDI</w:t>
      </w:r>
      <w:r>
        <w:t xml:space="preserve">-TOF MS and ESI MS, and Metabolic Fluxes via U-13C labeled glucose and GC-MS (Figure 1D). </w:t>
      </w:r>
      <w:r w:rsidR="007766F5">
        <w:t xml:space="preserve"> </w:t>
      </w:r>
      <w:r w:rsidR="00545772">
        <w:t xml:space="preserve">In our conditions, the optical density (OD) at 600nm changes little once cells enter stationary phase (Figure1B). Additionally, cell viability remains constant after the cells enter stationary phase for up to two weeks. </w:t>
      </w:r>
      <w:commentRangeStart w:id="0"/>
      <w:r w:rsidR="00545772">
        <w:t>At two weeks the cell viability count d</w:t>
      </w:r>
      <w:r w:rsidR="00545772">
        <w:t>e</w:t>
      </w:r>
      <w:r w:rsidR="00545772">
        <w:t xml:space="preserve">creases by </w:t>
      </w:r>
      <w:r w:rsidR="0051531F">
        <w:t>20-</w:t>
      </w:r>
      <w:r w:rsidR="00545772">
        <w:t>30%.</w:t>
      </w:r>
      <w:commentRangeEnd w:id="0"/>
      <w:r w:rsidR="00545772">
        <w:rPr>
          <w:rStyle w:val="CommentReference"/>
          <w:vanish/>
          <w:color w:val="00000A"/>
        </w:rPr>
        <w:commentReference w:id="0"/>
      </w:r>
    </w:p>
    <w:p w:rsidR="005A50CF" w:rsidRDefault="005A50CF" w:rsidP="00A3644C">
      <w:pPr>
        <w:pStyle w:val="NoSpacing"/>
      </w:pPr>
    </w:p>
    <w:p w:rsidR="00091659" w:rsidRDefault="00121D82" w:rsidP="00121D82">
      <w:pPr>
        <w:pStyle w:val="NoSpacing"/>
        <w:rPr>
          <w:color w:val="000000"/>
        </w:rPr>
      </w:pPr>
      <w:r>
        <w:t xml:space="preserve">We first assessed reproducibility of our data, and found that it was </w:t>
      </w:r>
      <w:r w:rsidR="008F0DD3">
        <w:t>highly reproducible</w:t>
      </w:r>
      <w:r>
        <w:t>.</w:t>
      </w:r>
      <w:r w:rsidR="008F0DD3">
        <w:t xml:space="preserve"> </w:t>
      </w:r>
      <w:r w:rsidR="0084560E">
        <w:t>Biological repeats of protein and RNA measurements correlated highly with each other</w:t>
      </w:r>
      <w:r>
        <w:t>. We saw</w:t>
      </w:r>
      <w:r w:rsidR="0084560E">
        <w:t xml:space="preserve"> </w:t>
      </w:r>
      <w:r w:rsidR="00FC5936">
        <w:t>P</w:t>
      </w:r>
      <w:r w:rsidR="0084560E">
        <w:t xml:space="preserve">earson correlations of 0.95 and 0.92 between biological repeats of raw proteomics counts and correlations of 0.93 for raw </w:t>
      </w:r>
      <w:proofErr w:type="spellStart"/>
      <w:r w:rsidR="0084560E">
        <w:t>RNAseq</w:t>
      </w:r>
      <w:proofErr w:type="spellEnd"/>
      <w:r w:rsidR="0084560E">
        <w:t xml:space="preserve"> counts between biological repeats  (</w:t>
      </w:r>
      <w:r w:rsidR="00091659">
        <w:t>F</w:t>
      </w:r>
      <w:r w:rsidR="0084560E">
        <w:t>igure</w:t>
      </w:r>
      <w:r w:rsidR="00091659">
        <w:t xml:space="preserve"> </w:t>
      </w:r>
      <w:r w:rsidR="0084560E">
        <w:t xml:space="preserve">1-supplemental 2). </w:t>
      </w:r>
      <w:r>
        <w:t>We next compared coverage relative to previous works, and found that we obtained more in depth coverage compared to other similar studies that measure both protein and RNA (Table 1).</w:t>
      </w:r>
      <w:r w:rsidR="008F0DD3">
        <w:t xml:space="preserve"> </w:t>
      </w:r>
      <w:r w:rsidR="0084560E">
        <w:t>Yoon et al. used 2D gels and microarrays to measure 60 signif</w:t>
      </w:r>
      <w:r w:rsidR="0084560E">
        <w:t>i</w:t>
      </w:r>
      <w:r w:rsidR="0084560E">
        <w:t xml:space="preserve">cantly changing proteins and 4144 mRNAs in the </w:t>
      </w:r>
      <w:r w:rsidR="0084560E" w:rsidRPr="008F0DD3">
        <w:rPr>
          <w:i/>
        </w:rPr>
        <w:t>E</w:t>
      </w:r>
      <w:r w:rsidR="008F0DD3" w:rsidRPr="008F0DD3">
        <w:rPr>
          <w:i/>
        </w:rPr>
        <w:t xml:space="preserve">. </w:t>
      </w:r>
      <w:r w:rsidR="0084560E" w:rsidRPr="008F0DD3">
        <w:rPr>
          <w:i/>
        </w:rPr>
        <w:t>coli</w:t>
      </w:r>
      <w:r w:rsidR="0084560E">
        <w:t xml:space="preserve"> </w:t>
      </w:r>
      <w:r w:rsidR="00D85427" w:rsidRPr="00D85427">
        <w:t>REL606</w:t>
      </w:r>
      <w:r w:rsidR="0084560E">
        <w:t xml:space="preserve"> strain, the same strain used in this study</w:t>
      </w:r>
      <w:r w:rsidR="00FC5936">
        <w:t xml:space="preserve"> </w:t>
      </w:r>
      <w:r w:rsidR="006D5734">
        <w:fldChar w:fldCharType="begin"/>
      </w:r>
      <w:r w:rsidR="0084560E">
        <w:instrText xml:space="preserve"> ADDIN ZOTERO_ITEM CSL_CITATION {"citationID":"2n734eia16","properties":{"formattedCitation":"(Yoon et al.,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6D5734">
        <w:fldChar w:fldCharType="separate"/>
      </w:r>
      <w:r w:rsidR="0084560E">
        <w:rPr>
          <w:noProof/>
        </w:rPr>
        <w:t>(Yoon et al., 2012)</w:t>
      </w:r>
      <w:r w:rsidR="006D5734">
        <w:fldChar w:fldCharType="end"/>
      </w:r>
      <w:r w:rsidR="0084560E">
        <w:t xml:space="preserve">. By comparison, we observe over 2600 proteins with  ~1200 that change significantly through the duration of our time course along with 4116 mRNAs, 89 </w:t>
      </w:r>
      <w:proofErr w:type="spellStart"/>
      <w:r w:rsidR="0084560E">
        <w:t>sRNAs</w:t>
      </w:r>
      <w:proofErr w:type="spellEnd"/>
      <w:r w:rsidR="0084560E">
        <w:t xml:space="preserve">, 85 </w:t>
      </w:r>
      <w:proofErr w:type="spellStart"/>
      <w:r w:rsidR="0084560E">
        <w:t>tRNAs</w:t>
      </w:r>
      <w:proofErr w:type="spellEnd"/>
      <w:r w:rsidR="0084560E">
        <w:t xml:space="preserve"> (at early exponential phase). </w:t>
      </w:r>
      <w:r w:rsidR="00091659">
        <w:t>Even t</w:t>
      </w:r>
      <w:r w:rsidR="0084560E">
        <w:t>hough the total number of proteins in Yoon et al. observed at early exponential phase is not reported</w:t>
      </w:r>
      <w:r w:rsidR="00091659">
        <w:t>,</w:t>
      </w:r>
      <w:r w:rsidR="0084560E">
        <w:t xml:space="preserve"> it is likely an o</w:t>
      </w:r>
      <w:r w:rsidR="0084560E">
        <w:t>r</w:t>
      </w:r>
      <w:r w:rsidR="0084560E">
        <w:t xml:space="preserve">der of magnitude less than our observations, if it follows the same pattern as the proteins undergoing fold change. </w:t>
      </w:r>
      <w:proofErr w:type="spellStart"/>
      <w:r w:rsidR="0084560E">
        <w:t>Taniguch</w:t>
      </w:r>
      <w:proofErr w:type="spellEnd"/>
      <w:r w:rsidR="0084560E">
        <w:t xml:space="preserve"> et al. measured protein and mRNA content of single cells using YFP fusions and FISH</w:t>
      </w:r>
      <w:r w:rsidR="00FC5936">
        <w:t>,</w:t>
      </w:r>
      <w:r w:rsidR="0084560E">
        <w:t xml:space="preserve"> resulting in the measurement of 1</w:t>
      </w:r>
      <w:r w:rsidR="008F0DD3">
        <w:t>,</w:t>
      </w:r>
      <w:r w:rsidR="0084560E">
        <w:t>018 proteins and 137 tra</w:t>
      </w:r>
      <w:r w:rsidR="0084560E">
        <w:t>n</w:t>
      </w:r>
      <w:r w:rsidR="0084560E">
        <w:t xml:space="preserve">scripts in an </w:t>
      </w:r>
      <w:r w:rsidR="00D85427" w:rsidRPr="00D85427">
        <w:rPr>
          <w:i/>
        </w:rPr>
        <w:t>E</w:t>
      </w:r>
      <w:r w:rsidR="00091659">
        <w:rPr>
          <w:i/>
        </w:rPr>
        <w:t xml:space="preserve">. </w:t>
      </w:r>
      <w:r w:rsidR="00D85427" w:rsidRPr="00D85427">
        <w:rPr>
          <w:i/>
        </w:rPr>
        <w:t>coli</w:t>
      </w:r>
      <w:r w:rsidR="0084560E">
        <w:t xml:space="preserve"> K12 variant</w:t>
      </w:r>
      <w:r w:rsidR="00FC5936">
        <w:t xml:space="preserve"> </w:t>
      </w:r>
      <w:r w:rsidR="006D5734">
        <w:fldChar w:fldCharType="begin"/>
      </w:r>
      <w:r w:rsidR="0084560E">
        <w:instrText xml:space="preserve"> ADDIN ZOTERO_ITEM CSL_CITATION {"citationID":"3p4qdv1on","properties":{"formattedCitation":"(Taniguchi et al.,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6D5734">
        <w:fldChar w:fldCharType="separate"/>
      </w:r>
      <w:r w:rsidR="0084560E">
        <w:rPr>
          <w:noProof/>
        </w:rPr>
        <w:t>(Taniguchi et al., 2010)</w:t>
      </w:r>
      <w:r w:rsidR="006D5734">
        <w:fldChar w:fldCharType="end"/>
      </w:r>
      <w:r w:rsidR="0084560E">
        <w:t>. Lewis et al. also measured ~1,000 proteins and RNA expression of 4428 genes</w:t>
      </w:r>
      <w:r w:rsidR="00FC5936">
        <w:t>. A</w:t>
      </w:r>
      <w:r w:rsidR="0084560E">
        <w:t xml:space="preserve">lthough these data sets where published separately, they where performed in the same lab and under similar conditions and thus </w:t>
      </w:r>
      <w:r w:rsidR="008F0DD3">
        <w:t xml:space="preserve">are </w:t>
      </w:r>
      <w:r w:rsidR="0084560E">
        <w:t>also comparable to a degree</w:t>
      </w:r>
      <w:r w:rsidR="00FC5936">
        <w:t xml:space="preserve"> </w:t>
      </w:r>
      <w:r w:rsidR="006D5734">
        <w:fldChar w:fldCharType="begin"/>
      </w:r>
      <w:r w:rsidR="0084560E">
        <w:instrText xml:space="preserve"> ADDIN ZOTERO_ITEM CSL_CITATION {"citationID":"2pll0510tt","properties":{"formattedCitation":"(Lewis et al.,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6D5734">
        <w:fldChar w:fldCharType="separate"/>
      </w:r>
      <w:r w:rsidR="0084560E">
        <w:rPr>
          <w:noProof/>
        </w:rPr>
        <w:t>(Lewis et al., 2010, 2009)</w:t>
      </w:r>
      <w:r w:rsidR="006D5734">
        <w:fldChar w:fldCharType="end"/>
      </w:r>
      <w:r w:rsidR="0084560E">
        <w:t xml:space="preserve">.  Our proteomics measurements are far more complete </w:t>
      </w:r>
      <w:r w:rsidR="0084560E">
        <w:rPr>
          <w:color w:val="000000"/>
        </w:rPr>
        <w:t>than other comparison studies</w:t>
      </w:r>
      <w:r w:rsidR="00091659">
        <w:rPr>
          <w:color w:val="000000"/>
        </w:rPr>
        <w:t>,</w:t>
      </w:r>
      <w:r w:rsidR="0084560E">
        <w:rPr>
          <w:color w:val="000000"/>
        </w:rPr>
        <w:t xml:space="preserve"> providing more than 1,000 add</w:t>
      </w:r>
      <w:r w:rsidR="0084560E">
        <w:rPr>
          <w:color w:val="000000"/>
        </w:rPr>
        <w:t>i</w:t>
      </w:r>
      <w:r w:rsidR="0084560E">
        <w:rPr>
          <w:color w:val="000000"/>
        </w:rPr>
        <w:t>tional protein observations than the previ</w:t>
      </w:r>
      <w:r w:rsidR="008F0DD3">
        <w:rPr>
          <w:color w:val="000000"/>
        </w:rPr>
        <w:t>ous</w:t>
      </w:r>
      <w:r w:rsidR="0084560E">
        <w:rPr>
          <w:color w:val="000000"/>
        </w:rPr>
        <w:t xml:space="preserve"> top comparative study, as many mRNAs as other studies, and additional data on </w:t>
      </w:r>
      <w:proofErr w:type="spellStart"/>
      <w:r w:rsidR="0084560E">
        <w:rPr>
          <w:color w:val="000000"/>
        </w:rPr>
        <w:t>tRNAs</w:t>
      </w:r>
      <w:proofErr w:type="spellEnd"/>
      <w:r w:rsidR="0084560E">
        <w:rPr>
          <w:color w:val="000000"/>
        </w:rPr>
        <w:t xml:space="preserve"> and </w:t>
      </w:r>
      <w:proofErr w:type="spellStart"/>
      <w:r w:rsidR="0084560E">
        <w:rPr>
          <w:color w:val="000000"/>
        </w:rPr>
        <w:t>sRNAs</w:t>
      </w:r>
      <w:proofErr w:type="spellEnd"/>
      <w:r w:rsidR="0084560E">
        <w:rPr>
          <w:color w:val="000000"/>
        </w:rPr>
        <w:t>.</w:t>
      </w:r>
    </w:p>
    <w:p w:rsidR="00091659" w:rsidRDefault="00091659" w:rsidP="00121D82">
      <w:pPr>
        <w:pStyle w:val="NoSpacing"/>
        <w:rPr>
          <w:color w:val="000000"/>
        </w:rPr>
      </w:pPr>
    </w:p>
    <w:p w:rsidR="0084560E" w:rsidRDefault="0084560E" w:rsidP="00121D82">
      <w:pPr>
        <w:pStyle w:val="NoSpacing"/>
      </w:pPr>
      <w:r>
        <w:rPr>
          <w:color w:val="000000"/>
        </w:rPr>
        <w:t>O</w:t>
      </w:r>
      <w:r w:rsidR="008F0DD3">
        <w:rPr>
          <w:color w:val="000000"/>
        </w:rPr>
        <w:t>ur experiments also</w:t>
      </w:r>
      <w:r w:rsidR="00091659">
        <w:rPr>
          <w:color w:val="000000"/>
        </w:rPr>
        <w:t xml:space="preserve"> provide</w:t>
      </w:r>
      <w:r w:rsidR="008F0DD3">
        <w:rPr>
          <w:color w:val="000000"/>
        </w:rPr>
        <w:t xml:space="preserve"> </w:t>
      </w:r>
      <w:r w:rsidR="008837BE">
        <w:rPr>
          <w:color w:val="000000"/>
        </w:rPr>
        <w:t xml:space="preserve">coverage </w:t>
      </w:r>
      <w:r w:rsidR="00091659">
        <w:rPr>
          <w:color w:val="000000"/>
        </w:rPr>
        <w:t xml:space="preserve">comparable </w:t>
      </w:r>
      <w:r w:rsidR="008837BE">
        <w:rPr>
          <w:color w:val="000000"/>
        </w:rPr>
        <w:t xml:space="preserve">to </w:t>
      </w:r>
      <w:r w:rsidR="00091659">
        <w:rPr>
          <w:color w:val="000000"/>
        </w:rPr>
        <w:t xml:space="preserve">or better </w:t>
      </w:r>
      <w:r w:rsidR="008837BE">
        <w:rPr>
          <w:color w:val="000000"/>
        </w:rPr>
        <w:t>than</w:t>
      </w:r>
      <w:r>
        <w:rPr>
          <w:color w:val="000000"/>
        </w:rPr>
        <w:t xml:space="preserve"> other experiments that focus on proteomics or RNA measurements alone. Using SILAC, </w:t>
      </w:r>
      <w:proofErr w:type="spellStart"/>
      <w:r>
        <w:rPr>
          <w:color w:val="000000"/>
        </w:rPr>
        <w:t>Soares</w:t>
      </w:r>
      <w:proofErr w:type="spellEnd"/>
      <w:r>
        <w:rPr>
          <w:color w:val="000000"/>
        </w:rPr>
        <w:t xml:space="preserve"> et al. </w:t>
      </w:r>
      <w:r w:rsidR="00FC5936">
        <w:rPr>
          <w:color w:val="000000"/>
        </w:rPr>
        <w:t>o</w:t>
      </w:r>
      <w:r>
        <w:rPr>
          <w:color w:val="000000"/>
        </w:rPr>
        <w:t>bserved 2,053 proteins in at least 1 of 2 biological repeats</w:t>
      </w:r>
      <w:r w:rsidR="00140E5E">
        <w:rPr>
          <w:color w:val="000000"/>
        </w:rPr>
        <w:t xml:space="preserve">, at a false discovery rate (FDR) of </w:t>
      </w:r>
      <w:r>
        <w:rPr>
          <w:color w:val="000000"/>
        </w:rPr>
        <w:t xml:space="preserve">&lt;1% </w:t>
      </w:r>
      <w:r w:rsidR="006D5734">
        <w:rPr>
          <w:color w:val="000000"/>
        </w:rPr>
        <w:fldChar w:fldCharType="begin"/>
      </w:r>
      <w:r>
        <w:rPr>
          <w:color w:val="000000"/>
        </w:rPr>
        <w:instrText xml:space="preserve"> ADDIN ZOTERO_ITEM CSL_CITATION {"citationID":"1lt527i0hj","properties":{"formattedCitation":"(Soares et al.,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6D5734">
        <w:rPr>
          <w:color w:val="000000"/>
        </w:rPr>
        <w:fldChar w:fldCharType="separate"/>
      </w:r>
      <w:r>
        <w:rPr>
          <w:noProof/>
          <w:color w:val="000000"/>
        </w:rPr>
        <w:t>(Soares et al., 2013)</w:t>
      </w:r>
      <w:r w:rsidR="006D5734">
        <w:rPr>
          <w:color w:val="000000"/>
        </w:rPr>
        <w:fldChar w:fldCharType="end"/>
      </w:r>
      <w:r>
        <w:rPr>
          <w:color w:val="000000"/>
        </w:rPr>
        <w:t xml:space="preserve">. We measured 2,658 proteins in at least 1 of 3 biological repeats with around 2,200 protein IDs per sample </w:t>
      </w:r>
      <w:r w:rsidR="00140E5E">
        <w:rPr>
          <w:color w:val="000000"/>
        </w:rPr>
        <w:t>using the same FDR cutoff</w:t>
      </w:r>
      <w:r>
        <w:rPr>
          <w:color w:val="000000"/>
        </w:rPr>
        <w:t>. A more recent study</w:t>
      </w:r>
      <w:r w:rsidR="00140E5E">
        <w:rPr>
          <w:color w:val="000000"/>
        </w:rPr>
        <w:t>,</w:t>
      </w:r>
      <w:r>
        <w:rPr>
          <w:color w:val="000000"/>
        </w:rPr>
        <w:t xml:space="preserve"> using the FASP method, </w:t>
      </w:r>
      <w:r w:rsidR="008F0DD3">
        <w:rPr>
          <w:color w:val="000000"/>
        </w:rPr>
        <w:t xml:space="preserve">also </w:t>
      </w:r>
      <w:r>
        <w:rPr>
          <w:color w:val="000000"/>
        </w:rPr>
        <w:t>observed around 2</w:t>
      </w:r>
      <w:r w:rsidR="008F0DD3">
        <w:rPr>
          <w:color w:val="000000"/>
        </w:rPr>
        <w:t>,</w:t>
      </w:r>
      <w:r>
        <w:rPr>
          <w:color w:val="000000"/>
        </w:rPr>
        <w:t>200 proteins per sample, comparable to our r</w:t>
      </w:r>
      <w:r>
        <w:rPr>
          <w:color w:val="000000"/>
        </w:rPr>
        <w:t>e</w:t>
      </w:r>
      <w:r>
        <w:rPr>
          <w:color w:val="000000"/>
        </w:rPr>
        <w:t>covery</w:t>
      </w:r>
      <w:r w:rsidR="00140E5E">
        <w:rPr>
          <w:color w:val="000000"/>
        </w:rPr>
        <w:t xml:space="preserve"> </w:t>
      </w:r>
      <w:r w:rsidR="006D5734">
        <w:rPr>
          <w:color w:val="000000"/>
        </w:rPr>
        <w:fldChar w:fldCharType="begin"/>
      </w:r>
      <w:r>
        <w:rPr>
          <w:color w:val="000000"/>
        </w:rPr>
        <w:instrText xml:space="preserve"> ADDIN ZOTERO_ITEM CSL_CITATION {"citationID":"19fudrotod","properties":{"formattedCitation":"{\\rtf (Wi\\uc0\\u347{}niewski and Rakus, n.d.)}","plainCitation":"(Wiśniewski and Rakus, n.d.)"},"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6D5734">
        <w:rPr>
          <w:color w:val="000000"/>
        </w:rPr>
        <w:fldChar w:fldCharType="separate"/>
      </w:r>
      <w:r w:rsidRPr="0084560E">
        <w:rPr>
          <w:rFonts w:eastAsia="Times New Roman" w:cs="Times New Roman"/>
          <w:color w:val="000000"/>
        </w:rPr>
        <w:t xml:space="preserve">(Wiśniewski and Rakus, </w:t>
      </w:r>
      <w:r>
        <w:rPr>
          <w:rFonts w:eastAsia="Times New Roman" w:cs="Times New Roman"/>
          <w:color w:val="000000"/>
        </w:rPr>
        <w:t>2014</w:t>
      </w:r>
      <w:r w:rsidRPr="0084560E">
        <w:rPr>
          <w:rFonts w:eastAsia="Times New Roman" w:cs="Times New Roman"/>
          <w:color w:val="000000"/>
        </w:rPr>
        <w:t>)</w:t>
      </w:r>
      <w:r w:rsidR="006D5734">
        <w:rPr>
          <w:color w:val="000000"/>
        </w:rPr>
        <w:fldChar w:fldCharType="end"/>
      </w:r>
      <w:r w:rsidR="00847971">
        <w:rPr>
          <w:color w:val="000000"/>
        </w:rPr>
        <w:t>.</w:t>
      </w:r>
      <w:r>
        <w:rPr>
          <w:color w:val="000000"/>
        </w:rPr>
        <w:t xml:space="preserve"> Additionally, using </w:t>
      </w:r>
      <w:proofErr w:type="spellStart"/>
      <w:r>
        <w:rPr>
          <w:color w:val="000000"/>
        </w:rPr>
        <w:t>RNAseq</w:t>
      </w:r>
      <w:proofErr w:type="spellEnd"/>
      <w:r>
        <w:rPr>
          <w:color w:val="000000"/>
        </w:rPr>
        <w:t xml:space="preserve">, we </w:t>
      </w:r>
      <w:r w:rsidR="00091659">
        <w:rPr>
          <w:color w:val="000000"/>
        </w:rPr>
        <w:t>recovered</w:t>
      </w:r>
      <w:r>
        <w:rPr>
          <w:color w:val="000000"/>
        </w:rPr>
        <w:t xml:space="preserve"> as many mRNAs as microarray approaches </w:t>
      </w:r>
      <w:r w:rsidR="00091659">
        <w:rPr>
          <w:color w:val="000000"/>
        </w:rPr>
        <w:t xml:space="preserve">do, </w:t>
      </w:r>
      <w:r>
        <w:rPr>
          <w:color w:val="000000"/>
        </w:rPr>
        <w:t xml:space="preserve">with the added benefit of measuring 89 </w:t>
      </w:r>
      <w:proofErr w:type="spellStart"/>
      <w:r>
        <w:rPr>
          <w:color w:val="000000"/>
        </w:rPr>
        <w:t>sRNAs</w:t>
      </w:r>
      <w:proofErr w:type="spellEnd"/>
      <w:r>
        <w:rPr>
          <w:color w:val="000000"/>
        </w:rPr>
        <w:t xml:space="preserve"> and 85 </w:t>
      </w:r>
      <w:proofErr w:type="spellStart"/>
      <w:r>
        <w:rPr>
          <w:color w:val="000000"/>
        </w:rPr>
        <w:t>tRNAs</w:t>
      </w:r>
      <w:proofErr w:type="spellEnd"/>
      <w:r>
        <w:rPr>
          <w:color w:val="000000"/>
        </w:rPr>
        <w:t xml:space="preserve"> </w:t>
      </w:r>
      <w:r w:rsidR="00140E5E">
        <w:rPr>
          <w:color w:val="000000"/>
        </w:rPr>
        <w:t xml:space="preserve">at the same time </w:t>
      </w:r>
      <w:r w:rsidR="006D5734">
        <w:rPr>
          <w:color w:val="000000"/>
        </w:rPr>
        <w:fldChar w:fldCharType="begin"/>
      </w:r>
      <w:r>
        <w:rPr>
          <w:color w:val="000000"/>
        </w:rPr>
        <w:instrText xml:space="preserve"> ADDIN ZOTERO_ITEM CSL_CITATION {"citationID":"18pg8u8000","properties":{"formattedCitation":"(Raghavan et al., 2011)","plainCitation":"(Raghavan et al., 2011)"},"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sidR="006D5734">
        <w:rPr>
          <w:color w:val="000000"/>
        </w:rPr>
        <w:fldChar w:fldCharType="separate"/>
      </w:r>
      <w:r>
        <w:rPr>
          <w:noProof/>
          <w:color w:val="000000"/>
        </w:rPr>
        <w:t>(Raghavan et al., 2011)</w:t>
      </w:r>
      <w:r w:rsidR="006D5734">
        <w:rPr>
          <w:color w:val="000000"/>
        </w:rPr>
        <w:fldChar w:fldCharType="end"/>
      </w:r>
      <w:r>
        <w:rPr>
          <w:color w:val="000000"/>
        </w:rPr>
        <w:t>. As a point of reference</w:t>
      </w:r>
      <w:r w:rsidR="00140E5E">
        <w:rPr>
          <w:color w:val="000000"/>
        </w:rPr>
        <w:t>,</w:t>
      </w:r>
      <w:r>
        <w:rPr>
          <w:color w:val="000000"/>
        </w:rPr>
        <w:t xml:space="preserve"> previous </w:t>
      </w:r>
      <w:proofErr w:type="spellStart"/>
      <w:r>
        <w:rPr>
          <w:color w:val="000000"/>
        </w:rPr>
        <w:t>RNAseq</w:t>
      </w:r>
      <w:proofErr w:type="spellEnd"/>
      <w:r>
        <w:rPr>
          <w:color w:val="000000"/>
        </w:rPr>
        <w:t xml:space="preserve"> experiments on </w:t>
      </w:r>
      <w:r w:rsidR="00091659">
        <w:rPr>
          <w:color w:val="000000"/>
        </w:rPr>
        <w:t xml:space="preserve">the </w:t>
      </w:r>
      <w:r w:rsidR="00D85427" w:rsidRPr="00D85427">
        <w:rPr>
          <w:i/>
          <w:color w:val="000000"/>
        </w:rPr>
        <w:t>E. coli</w:t>
      </w:r>
      <w:r>
        <w:rPr>
          <w:color w:val="000000"/>
        </w:rPr>
        <w:t xml:space="preserve"> K-12 strain found 133 </w:t>
      </w:r>
      <w:proofErr w:type="spellStart"/>
      <w:r>
        <w:rPr>
          <w:color w:val="000000"/>
        </w:rPr>
        <w:t>sRNAs</w:t>
      </w:r>
      <w:proofErr w:type="spellEnd"/>
      <w:r>
        <w:rPr>
          <w:color w:val="000000"/>
        </w:rPr>
        <w:t xml:space="preserve"> and 4161 genes. Thus our recovery of both proteins and RNA represent the state of the art of the field, far outpe</w:t>
      </w:r>
      <w:r>
        <w:rPr>
          <w:color w:val="000000"/>
        </w:rPr>
        <w:t>r</w:t>
      </w:r>
      <w:r>
        <w:rPr>
          <w:color w:val="000000"/>
        </w:rPr>
        <w:t>forming recent comparative studies.  As an added benefit of our study we also simultan</w:t>
      </w:r>
      <w:r>
        <w:rPr>
          <w:color w:val="000000"/>
        </w:rPr>
        <w:t>e</w:t>
      </w:r>
      <w:r>
        <w:rPr>
          <w:color w:val="000000"/>
        </w:rPr>
        <w:t xml:space="preserve">ously measured </w:t>
      </w:r>
      <w:proofErr w:type="spellStart"/>
      <w:r>
        <w:rPr>
          <w:color w:val="000000"/>
        </w:rPr>
        <w:t>lipidA</w:t>
      </w:r>
      <w:proofErr w:type="spellEnd"/>
      <w:r>
        <w:rPr>
          <w:color w:val="000000"/>
        </w:rPr>
        <w:t xml:space="preserve">, </w:t>
      </w:r>
      <w:proofErr w:type="spellStart"/>
      <w:r>
        <w:rPr>
          <w:color w:val="000000"/>
        </w:rPr>
        <w:t>phospholid</w:t>
      </w:r>
      <w:proofErr w:type="spellEnd"/>
      <w:r>
        <w:rPr>
          <w:color w:val="000000"/>
        </w:rPr>
        <w:t>, and flux ratios in central metabolism</w:t>
      </w:r>
      <w:r w:rsidR="00847971">
        <w:rPr>
          <w:color w:val="000000"/>
        </w:rPr>
        <w:t>, c</w:t>
      </w:r>
      <w:r>
        <w:rPr>
          <w:color w:val="000000"/>
        </w:rPr>
        <w:t xml:space="preserve">overing a wider range of cellular components than previous comparison studies. </w:t>
      </w:r>
    </w:p>
    <w:p w:rsidR="00EE3948" w:rsidRDefault="00EE3948" w:rsidP="00A3644C">
      <w:pPr>
        <w:pStyle w:val="NoSpacing"/>
      </w:pPr>
    </w:p>
    <w:p w:rsidR="005A50CF" w:rsidRDefault="00BA5B3C" w:rsidP="005A50CF">
      <w:pPr>
        <w:pStyle w:val="Heading2"/>
      </w:pPr>
      <w:r>
        <w:t xml:space="preserve">General trends </w:t>
      </w:r>
      <w:r w:rsidR="00091659">
        <w:t>in</w:t>
      </w:r>
      <w:r>
        <w:t xml:space="preserve"> RNA and </w:t>
      </w:r>
      <w:r w:rsidR="00091659">
        <w:t>p</w:t>
      </w:r>
      <w:r>
        <w:t xml:space="preserve">rotein </w:t>
      </w:r>
      <w:r w:rsidR="00091659">
        <w:t xml:space="preserve">abundance over </w:t>
      </w:r>
      <w:r>
        <w:t>time</w:t>
      </w:r>
    </w:p>
    <w:p w:rsidR="005A50CF" w:rsidRDefault="00091659" w:rsidP="00A3644C">
      <w:pPr>
        <w:pStyle w:val="NoSpacing"/>
      </w:pPr>
      <w:r>
        <w:t xml:space="preserve">We next investigated changes RNA and protein abundances over time. </w:t>
      </w:r>
      <w:r w:rsidR="00BA5B3C">
        <w:t xml:space="preserve">Gene expression is often differentially regulated in </w:t>
      </w:r>
      <w:r>
        <w:t xml:space="preserve">response to changes in the </w:t>
      </w:r>
      <w:r w:rsidR="00BA5B3C">
        <w:t>environment. Due to transl</w:t>
      </w:r>
      <w:r w:rsidR="00BA5B3C">
        <w:t>a</w:t>
      </w:r>
      <w:r w:rsidR="00BA5B3C">
        <w:t xml:space="preserve">tional and post-translational regulation we expected differences in the response of </w:t>
      </w:r>
      <w:r>
        <w:t xml:space="preserve">RNA transcripts and </w:t>
      </w:r>
      <w:r w:rsidR="00BA5B3C">
        <w:t xml:space="preserve">proteins in response to glucose starvation. To visualize these differences we compared and contrasted the general trends in the response of RNA and proteins by way of </w:t>
      </w:r>
      <w:r w:rsidR="00BA5B3C" w:rsidRPr="002F22E7">
        <w:rPr>
          <w:i/>
        </w:rPr>
        <w:t>K</w:t>
      </w:r>
      <w:r w:rsidR="00BA5B3C">
        <w:t xml:space="preserve">-means clustering. To simplify </w:t>
      </w:r>
      <w:r w:rsidR="00140E5E">
        <w:t xml:space="preserve">the </w:t>
      </w:r>
      <w:r w:rsidR="00BA5B3C">
        <w:t xml:space="preserve">analysis we focus on only those </w:t>
      </w:r>
      <w:proofErr w:type="spellStart"/>
      <w:r w:rsidR="00BA5B3C">
        <w:t>RNAs</w:t>
      </w:r>
      <w:proofErr w:type="spellEnd"/>
      <w:r w:rsidR="00BA5B3C">
        <w:t xml:space="preserve"> and pr</w:t>
      </w:r>
      <w:r w:rsidR="00BA5B3C">
        <w:t>o</w:t>
      </w:r>
      <w:r w:rsidR="00BA5B3C">
        <w:t>teins that are changing significantly (as measured by f</w:t>
      </w:r>
      <w:r w:rsidR="000379D3">
        <w:t>alse discovery rate</w:t>
      </w:r>
      <w:r w:rsidR="00BA5B3C">
        <w:t xml:space="preserve"> and fold change cutoff</w:t>
      </w:r>
      <w:r w:rsidR="000379D3">
        <w:t>,</w:t>
      </w:r>
      <w:r w:rsidR="00BA5B3C">
        <w:t xml:space="preserve"> respectively) throughout the time course</w:t>
      </w:r>
      <w:r w:rsidR="000379D3">
        <w:t>,</w:t>
      </w:r>
      <w:r w:rsidR="00BA5B3C">
        <w:t xml:space="preserve"> yielding ~1900 significantly changing transcripts/proteins. </w:t>
      </w:r>
      <w:r w:rsidR="00BA5B3C">
        <w:rPr>
          <w:i/>
        </w:rPr>
        <w:t>K</w:t>
      </w:r>
      <w:r w:rsidR="00BA5B3C">
        <w:t xml:space="preserve">-means clustering </w:t>
      </w:r>
      <w:r w:rsidR="009C1055">
        <w:t xml:space="preserve">requires an arbitrary choice for the </w:t>
      </w:r>
      <w:r w:rsidR="00BA5B3C">
        <w:t>number of clusters</w:t>
      </w:r>
      <w:r w:rsidR="009C1055">
        <w:t>, chosen</w:t>
      </w:r>
      <w:r w:rsidR="00BA5B3C">
        <w:t xml:space="preserve"> such that the profiles are well separated into groups with unique and di</w:t>
      </w:r>
      <w:r w:rsidR="00BA5B3C">
        <w:t>s</w:t>
      </w:r>
      <w:r w:rsidR="00BA5B3C">
        <w:t xml:space="preserve">tinct behaviors. </w:t>
      </w:r>
      <w:r w:rsidR="0079687C">
        <w:t>(In subsection “</w:t>
      </w:r>
      <w:r w:rsidR="0079687C" w:rsidRPr="0079687C">
        <w:t>RNA and Protein time course classification</w:t>
      </w:r>
      <w:r w:rsidR="0079687C">
        <w:t>”, we will pr</w:t>
      </w:r>
      <w:r w:rsidR="0079687C">
        <w:t>o</w:t>
      </w:r>
      <w:r w:rsidR="0079687C">
        <w:t xml:space="preserve">pose an alternative classification approach that does not depend on such an arbitrary choice.) </w:t>
      </w:r>
      <w:r w:rsidR="00BA5B3C">
        <w:t>We varied the number of clusters for both RNA and protein profiles to find a sati</w:t>
      </w:r>
      <w:r w:rsidR="00BA5B3C">
        <w:t>s</w:t>
      </w:r>
      <w:r w:rsidR="00BA5B3C">
        <w:t xml:space="preserve">factory grouping of the data, and we found the best clustering performance to be around 15 clusters for the RNA profiles and 25 clusters for the protein profiles. Thus, the </w:t>
      </w:r>
      <w:proofErr w:type="spellStart"/>
      <w:r w:rsidR="00BA5B3C">
        <w:t>RNAs</w:t>
      </w:r>
      <w:proofErr w:type="spellEnd"/>
      <w:r w:rsidR="00BA5B3C">
        <w:t xml:space="preserve"> r</w:t>
      </w:r>
      <w:r w:rsidR="00BA5B3C">
        <w:t>e</w:t>
      </w:r>
      <w:r w:rsidR="00BA5B3C">
        <w:t>spond in a much more uniform manner than the proteins</w:t>
      </w:r>
      <w:r w:rsidR="009C1055">
        <w:t xml:space="preserve"> do</w:t>
      </w:r>
      <w:r w:rsidR="00BA5B3C">
        <w:t xml:space="preserve">. This is illustrated by the </w:t>
      </w:r>
      <w:proofErr w:type="spellStart"/>
      <w:r w:rsidR="00BA5B3C">
        <w:t>heatmap</w:t>
      </w:r>
      <w:proofErr w:type="spellEnd"/>
      <w:r w:rsidR="00BA5B3C">
        <w:t xml:space="preserve"> of the cluster </w:t>
      </w:r>
      <w:proofErr w:type="spellStart"/>
      <w:r w:rsidR="00BA5B3C">
        <w:t>centroids</w:t>
      </w:r>
      <w:proofErr w:type="spellEnd"/>
      <w:r w:rsidR="00BA5B3C">
        <w:t xml:space="preserve"> of RNA and protein (Figure 2A and B, respectively).  A vast majority of the </w:t>
      </w:r>
      <w:proofErr w:type="spellStart"/>
      <w:r w:rsidR="00BA5B3C">
        <w:t>RNAs</w:t>
      </w:r>
      <w:proofErr w:type="spellEnd"/>
      <w:r w:rsidR="00BA5B3C">
        <w:t xml:space="preserve"> are </w:t>
      </w:r>
      <w:proofErr w:type="gramStart"/>
      <w:r w:rsidR="002F22E7">
        <w:t>down-regulated</w:t>
      </w:r>
      <w:proofErr w:type="gramEnd"/>
      <w:r w:rsidR="00BA5B3C">
        <w:t xml:space="preserve"> while the protein response is much less uniform, likely due to differences in p</w:t>
      </w:r>
      <w:r w:rsidR="0084560E">
        <w:t>ost-translational modification such as degradation.</w:t>
      </w:r>
      <w:r w:rsidR="0084560E" w:rsidRPr="0084560E">
        <w:rPr>
          <w:shd w:val="clear" w:color="auto" w:fill="FFFFFF"/>
        </w:rPr>
        <w:t xml:space="preserve"> </w:t>
      </w:r>
      <w:r w:rsidR="0084560E">
        <w:rPr>
          <w:shd w:val="clear" w:color="auto" w:fill="FFFFFF"/>
        </w:rPr>
        <w:t>Additio</w:t>
      </w:r>
      <w:r w:rsidR="0084560E">
        <w:rPr>
          <w:shd w:val="clear" w:color="auto" w:fill="FFFFFF"/>
        </w:rPr>
        <w:t>n</w:t>
      </w:r>
      <w:r w:rsidR="0084560E">
        <w:rPr>
          <w:shd w:val="clear" w:color="auto" w:fill="FFFFFF"/>
        </w:rPr>
        <w:t>ally, the RNA profiles show a clear separation between early and late time points with a transition period around 6-8hrs. The transcription profiles remain relatively constant, with only minor changes in expression, after this transitional period of entry to stationary phase. At two weeks some of the transcripts begin changing again perhaps signaling a further shift in the cells state.</w:t>
      </w:r>
    </w:p>
    <w:p w:rsidR="00CF75AE" w:rsidRDefault="00CF75AE" w:rsidP="00A3644C">
      <w:pPr>
        <w:pStyle w:val="NoSpacing"/>
      </w:pPr>
    </w:p>
    <w:p w:rsidR="00CF75AE" w:rsidRDefault="00CF75AE" w:rsidP="00CF75AE">
      <w:pPr>
        <w:pStyle w:val="NoSpacing"/>
      </w:pPr>
      <w:r>
        <w:rPr>
          <w:shd w:val="clear" w:color="auto" w:fill="FFFFFF"/>
        </w:rPr>
        <w:t>As cells enter stationary phase overall demand for overall new protein synthesis is signif</w:t>
      </w:r>
      <w:r>
        <w:rPr>
          <w:shd w:val="clear" w:color="auto" w:fill="FFFFFF"/>
        </w:rPr>
        <w:t>i</w:t>
      </w:r>
      <w:r>
        <w:rPr>
          <w:shd w:val="clear" w:color="auto" w:fill="FFFFFF"/>
        </w:rPr>
        <w:t>cantly decreased, demand for certain stress response proteins increases, and resources b</w:t>
      </w:r>
      <w:r>
        <w:rPr>
          <w:shd w:val="clear" w:color="auto" w:fill="FFFFFF"/>
        </w:rPr>
        <w:t>e</w:t>
      </w:r>
      <w:r>
        <w:rPr>
          <w:shd w:val="clear" w:color="auto" w:fill="FFFFFF"/>
        </w:rPr>
        <w:t>come limiting. New protein synthesis can be globally limited in at least three ways: redu</w:t>
      </w:r>
      <w:r>
        <w:rPr>
          <w:shd w:val="clear" w:color="auto" w:fill="FFFFFF"/>
        </w:rPr>
        <w:t>c</w:t>
      </w:r>
      <w:r>
        <w:rPr>
          <w:shd w:val="clear" w:color="auto" w:fill="FFFFFF"/>
        </w:rPr>
        <w:t xml:space="preserve">ing the overall available </w:t>
      </w:r>
      <w:proofErr w:type="spellStart"/>
      <w:r>
        <w:rPr>
          <w:shd w:val="clear" w:color="auto" w:fill="FFFFFF"/>
        </w:rPr>
        <w:t>rRNA</w:t>
      </w:r>
      <w:proofErr w:type="spellEnd"/>
      <w:r>
        <w:rPr>
          <w:shd w:val="clear" w:color="auto" w:fill="FFFFFF"/>
        </w:rPr>
        <w:t xml:space="preserve">, </w:t>
      </w:r>
      <w:proofErr w:type="spellStart"/>
      <w:r>
        <w:rPr>
          <w:shd w:val="clear" w:color="auto" w:fill="FFFFFF"/>
        </w:rPr>
        <w:t>tRNA</w:t>
      </w:r>
      <w:proofErr w:type="spellEnd"/>
      <w:r>
        <w:rPr>
          <w:shd w:val="clear" w:color="auto" w:fill="FFFFFF"/>
        </w:rPr>
        <w:t xml:space="preserve">, or mRNA.  To understand how these different RNA pools change relative to each other, we calculated the relative amount of mRNA, </w:t>
      </w:r>
      <w:proofErr w:type="spellStart"/>
      <w:r>
        <w:rPr>
          <w:shd w:val="clear" w:color="auto" w:fill="FFFFFF"/>
        </w:rPr>
        <w:t>tRNA</w:t>
      </w:r>
      <w:proofErr w:type="spellEnd"/>
      <w:r>
        <w:rPr>
          <w:shd w:val="clear" w:color="auto" w:fill="FFFFFF"/>
        </w:rPr>
        <w:t xml:space="preserve">, </w:t>
      </w:r>
      <w:proofErr w:type="spellStart"/>
      <w:r>
        <w:rPr>
          <w:shd w:val="clear" w:color="auto" w:fill="FFFFFF"/>
        </w:rPr>
        <w:t>sRNA</w:t>
      </w:r>
      <w:proofErr w:type="spellEnd"/>
      <w:r>
        <w:rPr>
          <w:shd w:val="clear" w:color="auto" w:fill="FFFFFF"/>
        </w:rPr>
        <w:t xml:space="preserve">, and </w:t>
      </w:r>
      <w:proofErr w:type="spellStart"/>
      <w:r>
        <w:rPr>
          <w:shd w:val="clear" w:color="auto" w:fill="FFFFFF"/>
        </w:rPr>
        <w:t>rRNA</w:t>
      </w:r>
      <w:proofErr w:type="spellEnd"/>
      <w:r>
        <w:rPr>
          <w:shd w:val="clear" w:color="auto" w:fill="FFFFFF"/>
        </w:rPr>
        <w:t xml:space="preserve"> present in both ribosome depleted and non-ribosome depleted samples (Figure </w:t>
      </w:r>
      <w:r w:rsidR="004B4F81">
        <w:rPr>
          <w:shd w:val="clear" w:color="auto" w:fill="FFFFFF"/>
        </w:rPr>
        <w:t xml:space="preserve">2-Supplemental Figure 2 </w:t>
      </w:r>
      <w:r>
        <w:rPr>
          <w:shd w:val="clear" w:color="auto" w:fill="FFFFFF"/>
        </w:rPr>
        <w:t xml:space="preserve">A and B). In the non-ribosomal depleted case the fraction of </w:t>
      </w:r>
      <w:proofErr w:type="spellStart"/>
      <w:r>
        <w:rPr>
          <w:shd w:val="clear" w:color="auto" w:fill="FFFFFF"/>
        </w:rPr>
        <w:t>rRNA</w:t>
      </w:r>
      <w:proofErr w:type="spellEnd"/>
      <w:r>
        <w:rPr>
          <w:shd w:val="clear" w:color="auto" w:fill="FFFFFF"/>
        </w:rPr>
        <w:t xml:space="preserve"> changes very little throughout the course of the experiment while the </w:t>
      </w:r>
      <w:proofErr w:type="spellStart"/>
      <w:r>
        <w:rPr>
          <w:shd w:val="clear" w:color="auto" w:fill="FFFFFF"/>
        </w:rPr>
        <w:t>tRNA</w:t>
      </w:r>
      <w:proofErr w:type="spellEnd"/>
      <w:r>
        <w:rPr>
          <w:shd w:val="clear" w:color="auto" w:fill="FFFFFF"/>
        </w:rPr>
        <w:t xml:space="preserve"> fra</w:t>
      </w:r>
      <w:r>
        <w:rPr>
          <w:shd w:val="clear" w:color="auto" w:fill="FFFFFF"/>
        </w:rPr>
        <w:t>c</w:t>
      </w:r>
      <w:r>
        <w:rPr>
          <w:shd w:val="clear" w:color="auto" w:fill="FFFFFF"/>
        </w:rPr>
        <w:t xml:space="preserve">tion increases and the mRNA fraction decreases. In the ribosome depleted samples, the </w:t>
      </w:r>
      <w:proofErr w:type="spellStart"/>
      <w:r>
        <w:rPr>
          <w:shd w:val="clear" w:color="auto" w:fill="FFFFFF"/>
        </w:rPr>
        <w:t>tRNA</w:t>
      </w:r>
      <w:proofErr w:type="spellEnd"/>
      <w:r>
        <w:rPr>
          <w:shd w:val="clear" w:color="auto" w:fill="FFFFFF"/>
        </w:rPr>
        <w:t xml:space="preserve"> fraction also increases as the mRNA fraction decreases confirming that this effect is not due to sensitivity issues resulting from </w:t>
      </w:r>
      <w:proofErr w:type="spellStart"/>
      <w:r>
        <w:rPr>
          <w:shd w:val="clear" w:color="auto" w:fill="FFFFFF"/>
        </w:rPr>
        <w:t>rRNA</w:t>
      </w:r>
      <w:proofErr w:type="spellEnd"/>
      <w:r>
        <w:rPr>
          <w:shd w:val="clear" w:color="auto" w:fill="FFFFFF"/>
        </w:rPr>
        <w:t xml:space="preserve"> dominating the RNA pool in the non-ribosome depleted sample. </w:t>
      </w:r>
    </w:p>
    <w:p w:rsidR="00CF75AE" w:rsidRDefault="00CF75AE" w:rsidP="00CF75AE">
      <w:pPr>
        <w:pStyle w:val="NoSpacing"/>
      </w:pPr>
    </w:p>
    <w:p w:rsidR="00CF75AE" w:rsidRDefault="00CF75AE" w:rsidP="00CF75AE">
      <w:pPr>
        <w:pStyle w:val="NoSpacing"/>
      </w:pPr>
      <w:r>
        <w:t xml:space="preserve">We would like to emphasize that the above clustering of the RNA and protein abundances are independent and thus we cannot directly compare individual clusters between Figures 2A and B. The next section addresses the correlation between absolute and relative changes in abundance of individual proteins and their transcripts. </w:t>
      </w:r>
    </w:p>
    <w:p w:rsidR="005A50CF" w:rsidRDefault="00BA5B3C" w:rsidP="005A50CF">
      <w:pPr>
        <w:pStyle w:val="Heading2"/>
      </w:pPr>
      <w:r>
        <w:t>Correlations between individual mRNAs and proteins</w:t>
      </w:r>
    </w:p>
    <w:p w:rsidR="009C1055" w:rsidRDefault="00BA5B3C" w:rsidP="0084560E">
      <w:pPr>
        <w:pStyle w:val="NoSpacing"/>
      </w:pPr>
      <w:r>
        <w:t>It is well known that absolute levels of proteins do not correlate strongly with their corr</w:t>
      </w:r>
      <w:r>
        <w:t>e</w:t>
      </w:r>
      <w:r>
        <w:t xml:space="preserve">sponding </w:t>
      </w:r>
      <w:r w:rsidRPr="00795F8F">
        <w:t>transcripts</w:t>
      </w:r>
      <w:bookmarkStart w:id="1" w:name="move266022950"/>
      <w:bookmarkEnd w:id="1"/>
      <w:r w:rsidRPr="00795F8F">
        <w:t>. In</w:t>
      </w:r>
      <w:r>
        <w:t xml:space="preserve"> addition to a weak absolute correlation between mRNA and pr</w:t>
      </w:r>
      <w:r>
        <w:t>o</w:t>
      </w:r>
      <w:r>
        <w:t>tein at a given time point we also expected, due to potentially long protein degradation rates in stationary phase, a weak relative correlation within a single time course between a protein and its tran</w:t>
      </w:r>
      <w:r w:rsidR="000379D3">
        <w:t>script. To put proteins and RNA</w:t>
      </w:r>
      <w:r>
        <w:t xml:space="preserve"> within a giv</w:t>
      </w:r>
      <w:r w:rsidR="000379D3">
        <w:t>en sample</w:t>
      </w:r>
      <w:r>
        <w:t xml:space="preserve"> on comparable scales</w:t>
      </w:r>
      <w:r w:rsidR="009C1055">
        <w:t xml:space="preserve">, we normalized </w:t>
      </w:r>
      <w:r>
        <w:t xml:space="preserve">protein counts using the apex </w:t>
      </w:r>
      <w:r w:rsidRPr="00795F8F">
        <w:t>method</w:t>
      </w:r>
      <w:bookmarkStart w:id="2" w:name="ZOTERO_BREF_THMeh0SvPcJl"/>
      <w:r w:rsidR="00AC3D55" w:rsidRPr="00795F8F">
        <w:t xml:space="preserve"> </w:t>
      </w:r>
      <w:bookmarkEnd w:id="2"/>
      <w:r w:rsidR="006D5734" w:rsidRPr="00795F8F">
        <w:fldChar w:fldCharType="begin"/>
      </w:r>
      <w:r w:rsidR="006C6960" w:rsidRPr="00795F8F">
        <w:instrText xml:space="preserve"> ADDIN ZOTERO_ITEM CSL_CITATION {"citationID":"e85p24jff","properties":{"formattedCitation":"(Lu et al.,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6D5734" w:rsidRPr="00795F8F">
        <w:fldChar w:fldCharType="separate"/>
      </w:r>
      <w:r w:rsidR="006C6960" w:rsidRPr="00795F8F">
        <w:t>(Lu et al., 2007)</w:t>
      </w:r>
      <w:r w:rsidR="006D5734" w:rsidRPr="00795F8F">
        <w:fldChar w:fldCharType="end"/>
      </w:r>
      <w:r w:rsidR="002C1CF2" w:rsidRPr="00795F8F">
        <w:t xml:space="preserve"> </w:t>
      </w:r>
      <w:r w:rsidRPr="00795F8F">
        <w:t>for absolute</w:t>
      </w:r>
      <w:r>
        <w:t xml:space="preserve"> quantification and the mRNA to the length of each transcript. Both protein and mRNA le</w:t>
      </w:r>
      <w:r>
        <w:t>v</w:t>
      </w:r>
      <w:r>
        <w:t xml:space="preserve">els were </w:t>
      </w:r>
      <w:r w:rsidR="009C1055">
        <w:t xml:space="preserve">then </w:t>
      </w:r>
      <w:r>
        <w:t xml:space="preserve">averaged across all three biological replicates. Additionally, all proteins and mRNAs were scaled by the average of all proteins and mRNA. </w:t>
      </w:r>
    </w:p>
    <w:p w:rsidR="009C1055" w:rsidRDefault="009C1055" w:rsidP="0084560E">
      <w:pPr>
        <w:pStyle w:val="NoSpacing"/>
      </w:pPr>
    </w:p>
    <w:p w:rsidR="009C1055" w:rsidRDefault="00BA5B3C" w:rsidP="0084560E">
      <w:pPr>
        <w:pStyle w:val="NoSpacing"/>
      </w:pPr>
      <w:r>
        <w:t>To relate the relative levels of a protein</w:t>
      </w:r>
      <w:r w:rsidR="009C1055">
        <w:t xml:space="preserve"> to </w:t>
      </w:r>
      <w:r>
        <w:t>its transcript we had to account for the underl</w:t>
      </w:r>
      <w:r>
        <w:t>y</w:t>
      </w:r>
      <w:r>
        <w:t>ing dynamics of the time courses</w:t>
      </w:r>
      <w:r w:rsidR="009C1055">
        <w:t>. We considered</w:t>
      </w:r>
      <w:r>
        <w:t xml:space="preserve"> two limiting cases</w:t>
      </w:r>
      <w:r w:rsidR="009C1055">
        <w:t>:</w:t>
      </w:r>
      <w:r>
        <w:t xml:space="preserve"> At one extreme we a</w:t>
      </w:r>
      <w:r>
        <w:t>s</w:t>
      </w:r>
      <w:r>
        <w:t>sumed each protein has a degradation rate slower than the time scale of the experiment. At the other extreme we assumed each protein is degraded on a time scale that is fast co</w:t>
      </w:r>
      <w:r>
        <w:t>m</w:t>
      </w:r>
      <w:r>
        <w:t xml:space="preserve">pared to the time scale of the experiment. In the first limiting case proteins integrate their transcript levels over time. </w:t>
      </w:r>
      <w:proofErr w:type="gramStart"/>
      <w:r>
        <w:t>In the second limiting case (relative) protein levels track with their (relative) transcript level.</w:t>
      </w:r>
      <w:proofErr w:type="gramEnd"/>
      <w:r>
        <w:t xml:space="preserve">  If a protein is not integrally or proportionally related to its transcript it could be due to an intermediate protein degradation rate, saturation effects, or some other post-translational regulation or nonlinearity.</w:t>
      </w:r>
    </w:p>
    <w:p w:rsidR="009C1055" w:rsidRDefault="009C1055" w:rsidP="0084560E">
      <w:pPr>
        <w:pStyle w:val="NoSpacing"/>
      </w:pPr>
    </w:p>
    <w:p w:rsidR="0084560E" w:rsidRDefault="00BA5B3C" w:rsidP="0084560E">
      <w:pPr>
        <w:pStyle w:val="NoSpacing"/>
      </w:pPr>
      <w:r>
        <w:t>The strongest absolute correlation, across the time course, between mRNA and protein was at three hours  (Figure 2F</w:t>
      </w:r>
      <w:r w:rsidR="005559FC">
        <w:t>,</w:t>
      </w:r>
      <w:r>
        <w:t xml:space="preserve"> S</w:t>
      </w:r>
      <w:bookmarkStart w:id="3" w:name="__DdeLink__5310_903009628"/>
      <w:r w:rsidR="00531AE5">
        <w:t xml:space="preserve">pearman </w:t>
      </w:r>
      <w:r w:rsidRPr="00DD6EEC">
        <w:t>ρ</w:t>
      </w:r>
      <w:bookmarkEnd w:id="3"/>
      <w:r w:rsidRPr="00DD6EEC">
        <w:t>=0.</w:t>
      </w:r>
      <w:r w:rsidR="00531AE5">
        <w:t>71</w:t>
      </w:r>
      <w:r>
        <w:t xml:space="preserve">, </w:t>
      </w:r>
      <w:r>
        <w:rPr>
          <w:i/>
        </w:rPr>
        <w:t>P</w:t>
      </w:r>
      <w:r>
        <w:t>=</w:t>
      </w:r>
      <w:r w:rsidR="00DD6EEC">
        <w:t>10</w:t>
      </w:r>
      <w:r w:rsidR="00DD6EEC" w:rsidRPr="00DD6EEC">
        <w:rPr>
          <w:vertAlign w:val="superscript"/>
        </w:rPr>
        <w:t>-224</w:t>
      </w:r>
      <w:r>
        <w:t xml:space="preserve">). </w:t>
      </w:r>
      <w:r w:rsidR="0084560E" w:rsidRPr="0084560E">
        <w:t>This number is in</w:t>
      </w:r>
      <w:r w:rsidR="00140E5E">
        <w:t xml:space="preserve"> </w:t>
      </w:r>
      <w:r w:rsidR="00531AE5">
        <w:t xml:space="preserve">fact slightly higher than most </w:t>
      </w:r>
      <w:r w:rsidR="0084560E" w:rsidRPr="0084560E">
        <w:t>measurements of correlations between RNA and protein for other mea</w:t>
      </w:r>
      <w:r w:rsidR="0084560E" w:rsidRPr="0084560E">
        <w:t>s</w:t>
      </w:r>
      <w:r w:rsidR="0084560E" w:rsidRPr="0084560E">
        <w:t xml:space="preserve">ured prokaryotes and </w:t>
      </w:r>
      <w:r w:rsidR="00140E5E">
        <w:t>e</w:t>
      </w:r>
      <w:r w:rsidR="0084560E" w:rsidRPr="0084560E">
        <w:t>ukaryotes</w:t>
      </w:r>
      <w:r w:rsidR="00140E5E">
        <w:t>,</w:t>
      </w:r>
      <w:r w:rsidR="0084560E" w:rsidRPr="0084560E">
        <w:t xml:space="preserve"> which have </w:t>
      </w:r>
      <w:r w:rsidR="00140E5E">
        <w:t>S</w:t>
      </w:r>
      <w:r w:rsidR="0084560E" w:rsidRPr="0084560E">
        <w:t xml:space="preserve">pearman correlations around 0.5 between proteins and their transcripts </w:t>
      </w:r>
      <w:r w:rsidR="006D5734" w:rsidRPr="0084560E">
        <w:fldChar w:fldCharType="begin"/>
      </w:r>
      <w:r w:rsidR="0084560E" w:rsidRPr="0084560E">
        <w:instrText xml:space="preserve"> ADDIN ZOTERO_ITEM CSL_CITATION {"citationID":"ps7vkh2qh","properties":{"formattedCitation":"(Abreu et al., 2009; Gygi et al., 1999; Vogel et al., 2010; Vogel and Marcotte, 2012; Washburn et al., 2003)","plainCitation":"(Abreu et al., 2009; Gygi et al., 1999; Vogel et al., 2010; Vogel and Marcotte, 2012;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84560E" w:rsidRPr="0084560E">
        <w:rPr>
          <w:rFonts w:ascii="Times New Roman" w:hAnsi="Times New Roman" w:cs="Times New Roman"/>
        </w:rPr>
        <w:instrText>′</w:instrText>
      </w:r>
      <w:r w:rsidR="0084560E" w:rsidRPr="0084560E">
        <w:instrText xml:space="preserve"> untranslated region (UTR) were the strongest individual correlates of protein concentrations. In a combined model, characteristics of the coding region and the 3</w:instrText>
      </w:r>
      <w:r w:rsidR="0084560E" w:rsidRPr="0084560E">
        <w:rPr>
          <w:rFonts w:ascii="Times New Roman" w:hAnsi="Times New Roman" w:cs="Times New Roman"/>
        </w:rPr>
        <w:instrText>′</w:instrText>
      </w:r>
      <w:r w:rsidR="0084560E" w:rsidRPr="0084560E">
        <w:instrText>UTR explained a larger proportion of protein abundance variation than characteristics of the 5</w:instrText>
      </w:r>
      <w:r w:rsidR="0084560E" w:rsidRPr="0084560E">
        <w:rPr>
          <w:rFonts w:ascii="Times New Roman" w:hAnsi="Times New Roman" w:cs="Times New Roman"/>
        </w:rPr>
        <w:instrText>′</w:instrText>
      </w:r>
      <w:r w:rsidR="0084560E" w:rsidRPr="0084560E">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6D5734" w:rsidRPr="0084560E">
        <w:fldChar w:fldCharType="separate"/>
      </w:r>
      <w:r w:rsidR="0084560E" w:rsidRPr="0084560E">
        <w:t>(Abreu et al., 2009; Gygi et al., 1999; Vogel et al., 2010; Vogel and Marcotte, 2012; Washburn et al., 2003)</w:t>
      </w:r>
      <w:r w:rsidR="006D5734" w:rsidRPr="0084560E">
        <w:fldChar w:fldCharType="end"/>
      </w:r>
      <w:r w:rsidR="00140E5E">
        <w:t>.</w:t>
      </w:r>
      <w:r w:rsidRPr="00795F8F">
        <w:t xml:space="preserve"> Plotted</w:t>
      </w:r>
      <w:r>
        <w:t xml:space="preserve"> in </w:t>
      </w:r>
      <w:r w:rsidR="008B0D42">
        <w:t>Figure</w:t>
      </w:r>
      <w:r>
        <w:t xml:space="preserve"> 2C and D are histograms of the Spearman correlation coefficients (</w:t>
      </w:r>
      <w:r>
        <w:rPr>
          <w:rFonts w:ascii="Times New Roman" w:hAnsi="Times New Roman"/>
        </w:rPr>
        <w:t xml:space="preserve">ρ) </w:t>
      </w:r>
      <w:r>
        <w:t>calculated for protein vs. the integral of its tra</w:t>
      </w:r>
      <w:r>
        <w:t>n</w:t>
      </w:r>
      <w:r>
        <w:t>script and protein vs. its transcript, respectively. Approximately 15% of the proteins corr</w:t>
      </w:r>
      <w:r>
        <w:t>e</w:t>
      </w:r>
      <w:r>
        <w:t>lated highly (</w:t>
      </w:r>
      <w:r>
        <w:rPr>
          <w:rFonts w:ascii="Times New Roman" w:hAnsi="Times New Roman"/>
        </w:rPr>
        <w:t>ρ</w:t>
      </w:r>
      <w:r>
        <w:t>&gt;0.75) with the integral of their transcripts whereas approximately 20% correlated highly with proportional levels of RNA. There is no overlap between the two sets as can be seen by the strong anti-correlation in the 2D histogram</w:t>
      </w:r>
      <w:r>
        <w:rPr>
          <w:shd w:val="clear" w:color="auto" w:fill="FFFFFF"/>
        </w:rPr>
        <w:t xml:space="preserve"> in </w:t>
      </w:r>
      <w:r w:rsidR="008B0D42">
        <w:rPr>
          <w:shd w:val="clear" w:color="auto" w:fill="FFFFFF"/>
        </w:rPr>
        <w:t>Figure</w:t>
      </w:r>
      <w:r>
        <w:rPr>
          <w:shd w:val="clear" w:color="auto" w:fill="FFFFFF"/>
        </w:rPr>
        <w:t xml:space="preserve"> </w:t>
      </w:r>
      <w:r w:rsidR="004B4F81">
        <w:rPr>
          <w:shd w:val="clear" w:color="auto" w:fill="FFFFFF"/>
        </w:rPr>
        <w:t xml:space="preserve">2E </w:t>
      </w:r>
      <w:r>
        <w:rPr>
          <w:shd w:val="clear" w:color="auto" w:fill="FFFFFF"/>
        </w:rPr>
        <w:t xml:space="preserve">of protein </w:t>
      </w:r>
      <w:proofErr w:type="spellStart"/>
      <w:r>
        <w:rPr>
          <w:shd w:val="clear" w:color="auto" w:fill="FFFFFF"/>
        </w:rPr>
        <w:t>vs</w:t>
      </w:r>
      <w:proofErr w:type="spellEnd"/>
      <w:r>
        <w:rPr>
          <w:shd w:val="clear" w:color="auto" w:fill="FFFFFF"/>
        </w:rPr>
        <w:t xml:space="preserve"> the integral and proportional levels of mRNA. </w:t>
      </w:r>
      <w:r w:rsidR="0084560E">
        <w:rPr>
          <w:shd w:val="clear" w:color="auto" w:fill="FFFFFF"/>
        </w:rPr>
        <w:t xml:space="preserve">Genes that are proportionally </w:t>
      </w:r>
      <w:r w:rsidR="00140E5E">
        <w:rPr>
          <w:shd w:val="clear" w:color="auto" w:fill="FFFFFF"/>
        </w:rPr>
        <w:t>regulated</w:t>
      </w:r>
      <w:r w:rsidR="0084560E">
        <w:rPr>
          <w:shd w:val="clear" w:color="auto" w:fill="FFFFFF"/>
        </w:rPr>
        <w:t xml:space="preserve"> are enriched for, among other things, locomotion and cell division. Genes that are integrally re</w:t>
      </w:r>
      <w:r w:rsidR="00140E5E">
        <w:rPr>
          <w:shd w:val="clear" w:color="auto" w:fill="FFFFFF"/>
        </w:rPr>
        <w:t xml:space="preserve">gulated </w:t>
      </w:r>
      <w:r w:rsidR="0084560E">
        <w:rPr>
          <w:shd w:val="clear" w:color="auto" w:fill="FFFFFF"/>
        </w:rPr>
        <w:t xml:space="preserve">are enriched for glycerol, </w:t>
      </w:r>
      <w:proofErr w:type="spellStart"/>
      <w:r w:rsidR="0084560E">
        <w:rPr>
          <w:shd w:val="clear" w:color="auto" w:fill="FFFFFF"/>
        </w:rPr>
        <w:t>aditol</w:t>
      </w:r>
      <w:proofErr w:type="spellEnd"/>
      <w:r w:rsidR="0084560E">
        <w:rPr>
          <w:shd w:val="clear" w:color="auto" w:fill="FFFFFF"/>
        </w:rPr>
        <w:t xml:space="preserve">, and </w:t>
      </w:r>
      <w:proofErr w:type="spellStart"/>
      <w:r w:rsidR="0084560E">
        <w:rPr>
          <w:shd w:val="clear" w:color="auto" w:fill="FFFFFF"/>
        </w:rPr>
        <w:t>polyol</w:t>
      </w:r>
      <w:proofErr w:type="spellEnd"/>
      <w:r w:rsidR="0084560E">
        <w:rPr>
          <w:shd w:val="clear" w:color="auto" w:fill="FFFFFF"/>
        </w:rPr>
        <w:t xml:space="preserve"> </w:t>
      </w:r>
      <w:r w:rsidR="00035EF1">
        <w:rPr>
          <w:shd w:val="clear" w:color="auto" w:fill="FFFFFF"/>
        </w:rPr>
        <w:t xml:space="preserve">metabolism. </w:t>
      </w:r>
      <w:r w:rsidR="0084560E">
        <w:rPr>
          <w:shd w:val="clear" w:color="auto" w:fill="FFFFFF"/>
        </w:rPr>
        <w:t xml:space="preserve">For a full list of proteins that are either proportionally or integrally related to their transcripts see </w:t>
      </w:r>
      <w:r w:rsidR="003C78A7">
        <w:rPr>
          <w:shd w:val="clear" w:color="auto" w:fill="FFFFFF"/>
        </w:rPr>
        <w:t>F</w:t>
      </w:r>
      <w:r w:rsidR="00566D21">
        <w:rPr>
          <w:shd w:val="clear" w:color="auto" w:fill="FFFFFF"/>
        </w:rPr>
        <w:t>igure</w:t>
      </w:r>
      <w:r w:rsidR="003C78A7">
        <w:rPr>
          <w:shd w:val="clear" w:color="auto" w:fill="FFFFFF"/>
        </w:rPr>
        <w:t xml:space="preserve"> </w:t>
      </w:r>
      <w:r w:rsidR="00566D21">
        <w:rPr>
          <w:shd w:val="clear" w:color="auto" w:fill="FFFFFF"/>
        </w:rPr>
        <w:t>2</w:t>
      </w:r>
      <w:r w:rsidR="0084560E">
        <w:rPr>
          <w:shd w:val="clear" w:color="auto" w:fill="FFFFFF"/>
        </w:rPr>
        <w:t xml:space="preserve">-supplemental table </w:t>
      </w:r>
      <w:r w:rsidR="001E139A">
        <w:rPr>
          <w:shd w:val="clear" w:color="auto" w:fill="FFFFFF"/>
        </w:rPr>
        <w:t>1 and 2 respectively</w:t>
      </w:r>
      <w:r w:rsidR="0084560E">
        <w:rPr>
          <w:shd w:val="clear" w:color="auto" w:fill="FFFFFF"/>
        </w:rPr>
        <w:t>.</w:t>
      </w:r>
    </w:p>
    <w:p w:rsidR="0084560E" w:rsidRDefault="0084560E" w:rsidP="0084560E">
      <w:pPr>
        <w:pStyle w:val="NoSpacing"/>
      </w:pPr>
    </w:p>
    <w:p w:rsidR="005A50CF" w:rsidRDefault="00BA5B3C" w:rsidP="005A50CF">
      <w:pPr>
        <w:pStyle w:val="Heading2"/>
      </w:pPr>
      <w:r>
        <w:t xml:space="preserve">Correlation of expression between genes in the same </w:t>
      </w:r>
      <w:proofErr w:type="spellStart"/>
      <w:r>
        <w:t>operon</w:t>
      </w:r>
      <w:proofErr w:type="spellEnd"/>
    </w:p>
    <w:p w:rsidR="005A50CF" w:rsidRDefault="00BA5B3C" w:rsidP="00A3644C">
      <w:pPr>
        <w:pStyle w:val="NoSpacing"/>
      </w:pPr>
      <w:r>
        <w:t xml:space="preserve">Genes within an </w:t>
      </w:r>
      <w:proofErr w:type="spellStart"/>
      <w:r>
        <w:t>operon</w:t>
      </w:r>
      <w:proofErr w:type="spellEnd"/>
      <w:r>
        <w:t xml:space="preserve"> are co-transcribed as a single RNA and thus are likely to be under the same transcriptional control. Differences in translational efficiency between genes, l</w:t>
      </w:r>
      <w:r>
        <w:t>o</w:t>
      </w:r>
      <w:r>
        <w:t xml:space="preserve">calization, feedback, or other post-translational modifications often lead to differences in protein expression of genes in the same </w:t>
      </w:r>
      <w:proofErr w:type="spellStart"/>
      <w:r w:rsidRPr="00795F8F">
        <w:t>operon</w:t>
      </w:r>
      <w:bookmarkStart w:id="4" w:name="ZOTERO_BREF_m4cwLnSdbpGF"/>
      <w:proofErr w:type="spellEnd"/>
      <w:r w:rsidR="00264ECA" w:rsidRPr="00795F8F">
        <w:t xml:space="preserve"> </w:t>
      </w:r>
      <w:bookmarkEnd w:id="4"/>
      <w:r w:rsidR="006D5734" w:rsidRPr="00795F8F">
        <w:fldChar w:fldCharType="begin"/>
      </w:r>
      <w:r w:rsidR="009776B6">
        <w:instrText xml:space="preserve"> ADDIN ZOTERO_ITEM CSL_CITATION {"citationID":"1o3sa1n589","properties":{"formattedCitation":"(Lim et al., 2011a; Mattheakis and Nomura, 1988; Wek et al., 1987; Yamada and Saier Jr, 1988)","plainCitation":"(Lim et al., 2011a; Mattheakis and Nomura, 1988; Wek et al., 1987; Yamada and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6D5734" w:rsidRPr="00795F8F">
        <w:fldChar w:fldCharType="separate"/>
      </w:r>
      <w:r w:rsidR="009776B6">
        <w:t>(Lim et al., 2011a; Mattheakis and Nomura, 1988; Wek et al., 1987; Yamada and Saier Jr, 1988)</w:t>
      </w:r>
      <w:r w:rsidR="006D5734" w:rsidRPr="00795F8F">
        <w:fldChar w:fldCharType="end"/>
      </w:r>
      <w:r w:rsidR="002C1CF2" w:rsidRPr="00795F8F">
        <w:t>.</w:t>
      </w:r>
      <w:r w:rsidRPr="00795F8F">
        <w:t xml:space="preserve"> It</w:t>
      </w:r>
      <w:r>
        <w:t xml:space="preserve"> has been shown that there is a corr</w:t>
      </w:r>
      <w:r>
        <w:t>e</w:t>
      </w:r>
      <w:r>
        <w:t xml:space="preserve">lation between the translational efficiency of a gene and its genetic distance from the end of the </w:t>
      </w:r>
      <w:proofErr w:type="spellStart"/>
      <w:r w:rsidRPr="00795F8F">
        <w:t>operon</w:t>
      </w:r>
      <w:bookmarkStart w:id="5" w:name="__UnoMark__1952_580114490"/>
      <w:proofErr w:type="spellEnd"/>
      <w:r w:rsidR="00264ECA" w:rsidRPr="00795F8F">
        <w:t xml:space="preserve"> </w:t>
      </w:r>
      <w:bookmarkStart w:id="6" w:name="__UnoMark__1841_580114490"/>
      <w:bookmarkStart w:id="7" w:name="ZOTERO_BREF_Y64mqMGDZF9v"/>
      <w:bookmarkEnd w:id="5"/>
      <w:bookmarkEnd w:id="6"/>
      <w:bookmarkEnd w:id="7"/>
      <w:r w:rsidR="006D5734" w:rsidRPr="00795F8F">
        <w:fldChar w:fldCharType="begin"/>
      </w:r>
      <w:r w:rsidR="009776B6">
        <w:instrText xml:space="preserve"> ADDIN ZOTERO_ITEM CSL_CITATION {"citationID":"13fhkh9b8q","properties":{"formattedCitation":"(Lim et al., 2011a)","plainCitation":"(Lim et al., 2011a)"},"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schema":"https://github.com/citation-style-language/schema/raw/master/csl-citation.json"} </w:instrText>
      </w:r>
      <w:r w:rsidR="006D5734" w:rsidRPr="00795F8F">
        <w:fldChar w:fldCharType="separate"/>
      </w:r>
      <w:r w:rsidR="009776B6">
        <w:t>(Lim et al., 2011a)</w:t>
      </w:r>
      <w:r w:rsidR="006D5734" w:rsidRPr="00795F8F">
        <w:fldChar w:fldCharType="end"/>
      </w:r>
      <w:r w:rsidR="002C1CF2" w:rsidRPr="00795F8F">
        <w:t>.</w:t>
      </w:r>
      <w:r w:rsidRPr="00795F8F">
        <w:t xml:space="preserve">  We expect to see very high correlation between </w:t>
      </w:r>
      <w:proofErr w:type="spellStart"/>
      <w:r w:rsidRPr="00795F8F">
        <w:t>RNAs</w:t>
      </w:r>
      <w:proofErr w:type="spellEnd"/>
      <w:r w:rsidRPr="00795F8F">
        <w:t xml:space="preserve"> within an </w:t>
      </w:r>
      <w:proofErr w:type="spellStart"/>
      <w:r w:rsidRPr="00795F8F">
        <w:t>operon</w:t>
      </w:r>
      <w:proofErr w:type="spellEnd"/>
      <w:r w:rsidRPr="00795F8F">
        <w:t xml:space="preserve"> as they are under</w:t>
      </w:r>
      <w:r>
        <w:t xml:space="preserve"> the same transcriptional control; however, we expect there to be less correlation between proteins within an </w:t>
      </w:r>
      <w:proofErr w:type="spellStart"/>
      <w:r>
        <w:t>operon</w:t>
      </w:r>
      <w:proofErr w:type="spellEnd"/>
      <w:r>
        <w:t xml:space="preserve"> as proteins within an </w:t>
      </w:r>
      <w:proofErr w:type="spellStart"/>
      <w:r>
        <w:t>o</w:t>
      </w:r>
      <w:r>
        <w:t>p</w:t>
      </w:r>
      <w:r>
        <w:t>eron</w:t>
      </w:r>
      <w:proofErr w:type="spellEnd"/>
      <w:r>
        <w:t xml:space="preserve"> are not guaranteed to be under the same translational/post-translational regulation. </w:t>
      </w:r>
    </w:p>
    <w:p w:rsidR="00A3644C" w:rsidRDefault="00A3644C" w:rsidP="005A50CF">
      <w:pPr>
        <w:pStyle w:val="BodyText"/>
      </w:pPr>
    </w:p>
    <w:p w:rsidR="005A50CF" w:rsidRDefault="00BA5B3C" w:rsidP="00A3644C">
      <w:pPr>
        <w:pStyle w:val="NoSpacing"/>
      </w:pPr>
      <w:r>
        <w:t xml:space="preserve">As a measure of correlation of gene expression within an </w:t>
      </w:r>
      <w:proofErr w:type="spellStart"/>
      <w:r>
        <w:t>operon</w:t>
      </w:r>
      <w:proofErr w:type="spellEnd"/>
      <w:r>
        <w:t xml:space="preserve"> we to</w:t>
      </w:r>
      <w:r w:rsidR="00264ECA">
        <w:t xml:space="preserve">ok the average of the </w:t>
      </w:r>
      <w:proofErr w:type="spellStart"/>
      <w:r w:rsidR="00264ECA">
        <w:t>pairwise</w:t>
      </w:r>
      <w:proofErr w:type="spellEnd"/>
      <w:r w:rsidR="00264ECA">
        <w:t xml:space="preserve"> P</w:t>
      </w:r>
      <w:r>
        <w:t xml:space="preserve">earson correlation coefficient for all possible pairs of transcripts and proteins within an </w:t>
      </w:r>
      <w:proofErr w:type="spellStart"/>
      <w:r>
        <w:t>operon</w:t>
      </w:r>
      <w:proofErr w:type="spellEnd"/>
      <w:r>
        <w:t xml:space="preserve">. Approximately eighty percent of transcripts had a mean </w:t>
      </w:r>
      <w:proofErr w:type="spellStart"/>
      <w:r>
        <w:t>pairwise</w:t>
      </w:r>
      <w:proofErr w:type="spellEnd"/>
      <w:r>
        <w:t xml:space="preserve"> corr</w:t>
      </w:r>
      <w:r>
        <w:t>e</w:t>
      </w:r>
      <w:r>
        <w:t xml:space="preserve">lation coefficient greater than 0.8 within an </w:t>
      </w:r>
      <w:proofErr w:type="spellStart"/>
      <w:r>
        <w:t>operon</w:t>
      </w:r>
      <w:proofErr w:type="spellEnd"/>
      <w:r>
        <w:t xml:space="preserve"> (</w:t>
      </w:r>
      <w:r w:rsidR="008B0D42">
        <w:t>Figure</w:t>
      </w:r>
      <w:r>
        <w:t xml:space="preserve"> </w:t>
      </w:r>
      <w:r w:rsidR="004B4F81">
        <w:t>3A</w:t>
      </w:r>
      <w:r>
        <w:t xml:space="preserve">). On the other hand less than fourteen percent of proteins had a mean </w:t>
      </w:r>
      <w:proofErr w:type="spellStart"/>
      <w:r>
        <w:t>pairwise</w:t>
      </w:r>
      <w:proofErr w:type="spellEnd"/>
      <w:r>
        <w:t xml:space="preserve"> correlatio</w:t>
      </w:r>
      <w:r w:rsidR="00855EF0">
        <w:t xml:space="preserve">n coefficient greater than 0.8 </w:t>
      </w:r>
      <w:r>
        <w:t xml:space="preserve">within an </w:t>
      </w:r>
      <w:proofErr w:type="spellStart"/>
      <w:r>
        <w:t>operon</w:t>
      </w:r>
      <w:proofErr w:type="spellEnd"/>
      <w:r w:rsidR="006C6960">
        <w:t xml:space="preserve"> </w:t>
      </w:r>
      <w:r>
        <w:t>(</w:t>
      </w:r>
      <w:r w:rsidR="008B0D42">
        <w:t>Figure</w:t>
      </w:r>
      <w:r>
        <w:t xml:space="preserve"> </w:t>
      </w:r>
      <w:r w:rsidR="004B4F81">
        <w:t>3B</w:t>
      </w:r>
      <w:r>
        <w:t xml:space="preserve">). Genes closer together within an </w:t>
      </w:r>
      <w:proofErr w:type="spellStart"/>
      <w:r>
        <w:t>operon</w:t>
      </w:r>
      <w:proofErr w:type="spellEnd"/>
      <w:r>
        <w:t xml:space="preserve"> are more likely to have correlated protein profiles (see </w:t>
      </w:r>
      <w:r w:rsidR="008B0D42">
        <w:t>Figure</w:t>
      </w:r>
      <w:r>
        <w:t xml:space="preserve"> 3C)</w:t>
      </w:r>
      <w:r w:rsidR="00A767AA">
        <w:t>, which we take as</w:t>
      </w:r>
      <w:r>
        <w:t xml:space="preserve"> evidence that distance between genes is a strong indicator of translational regulation.</w:t>
      </w:r>
    </w:p>
    <w:p w:rsidR="00A3644C" w:rsidRDefault="00A3644C" w:rsidP="005A50CF">
      <w:pPr>
        <w:pStyle w:val="BodyText"/>
      </w:pPr>
    </w:p>
    <w:p w:rsidR="005A50CF" w:rsidRDefault="00BA5B3C" w:rsidP="00A3644C">
      <w:pPr>
        <w:pStyle w:val="NoSpacing"/>
      </w:pPr>
      <w:r>
        <w:t>We also show a few examples of highly correlated transcript and protein proteins for ind</w:t>
      </w:r>
      <w:r>
        <w:t>i</w:t>
      </w:r>
      <w:r>
        <w:t xml:space="preserve">vidual </w:t>
      </w:r>
      <w:proofErr w:type="spellStart"/>
      <w:r>
        <w:t>operons</w:t>
      </w:r>
      <w:proofErr w:type="spellEnd"/>
      <w:r>
        <w:t xml:space="preserve"> (</w:t>
      </w:r>
      <w:r w:rsidR="008B0D42">
        <w:t>Figure</w:t>
      </w:r>
      <w:r>
        <w:t xml:space="preserve"> </w:t>
      </w:r>
      <w:r w:rsidR="004B4F81">
        <w:t xml:space="preserve">3E </w:t>
      </w:r>
      <w:r>
        <w:t xml:space="preserve">and C/D respectively). </w:t>
      </w:r>
      <w:r w:rsidR="000379D3">
        <w:t>Even t</w:t>
      </w:r>
      <w:r>
        <w:t xml:space="preserve">hough the proteins in these plots have, on average, a high </w:t>
      </w:r>
      <w:proofErr w:type="spellStart"/>
      <w:r>
        <w:t>pairwise</w:t>
      </w:r>
      <w:proofErr w:type="spellEnd"/>
      <w:r>
        <w:t xml:space="preserve"> correlation there are still some differences in the expre</w:t>
      </w:r>
      <w:r>
        <w:t>s</w:t>
      </w:r>
      <w:r>
        <w:t xml:space="preserve">sion profiles, unlike the transcripts that have nearly identical expression profiles for a given </w:t>
      </w:r>
      <w:proofErr w:type="spellStart"/>
      <w:r>
        <w:t>operon</w:t>
      </w:r>
      <w:proofErr w:type="spellEnd"/>
      <w:r>
        <w:t xml:space="preserve">. </w:t>
      </w:r>
    </w:p>
    <w:p w:rsidR="005A50CF" w:rsidRDefault="00BA5B3C" w:rsidP="005A50CF">
      <w:pPr>
        <w:pStyle w:val="Heading2"/>
      </w:pPr>
      <w:r>
        <w:t xml:space="preserve">RNA and Protein time course classification  </w:t>
      </w:r>
    </w:p>
    <w:p w:rsidR="005A50CF" w:rsidRDefault="00BA5B3C" w:rsidP="00A3644C">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ent on what level of the hierarchy one chooses to focus on. Thus, we sought to sort the time courses into general behaviors in an unbiased manner. To accomplish this we fit each individual mRNA and protein to a piecewise continuous curve (</w:t>
      </w:r>
      <w:r w:rsidR="008B0D42">
        <w:t>Figure</w:t>
      </w:r>
      <w:r>
        <w:t xml:space="preserve"> </w:t>
      </w:r>
      <w:r w:rsidR="004B4F81">
        <w:t>4A</w:t>
      </w:r>
      <w:r>
        <w:t>). This curve is defined by 4 free time parameters and 3 free amplitude parameters. To fit the curve we used a population based differential evolution (DE) algorithm. Furthermore the fitness function used in minimization is scaled to the experimental error (see methods). Thus, our algorithm provides confidence intervals for our fit based upon the variability in biological replicates. To demonstrate the effectiveness of our fitting strategy we randomly selected five mRNA profiles and their respective fits (</w:t>
      </w:r>
      <w:r w:rsidR="008B0D42">
        <w:t>Figure</w:t>
      </w:r>
      <w:r>
        <w:t xml:space="preserve"> </w:t>
      </w:r>
      <w:r w:rsidR="004B4F81">
        <w:t>4B</w:t>
      </w:r>
      <w:r>
        <w:t>-F). Green circles show the average of three biological replicates with their standard deviations (green bars) and the blue line and bar show the average and standard deviation of the population of fits respe</w:t>
      </w:r>
      <w:r>
        <w:t>c</w:t>
      </w:r>
      <w:r>
        <w:t xml:space="preserve">tively. Both the data and fit have been normalized to the average of the time course. </w:t>
      </w:r>
    </w:p>
    <w:p w:rsidR="00A3644C" w:rsidRDefault="00A3644C" w:rsidP="00A3644C">
      <w:pPr>
        <w:pStyle w:val="NoSpacing"/>
      </w:pPr>
    </w:p>
    <w:p w:rsidR="005A50CF" w:rsidRDefault="00BA5B3C" w:rsidP="00A3644C">
      <w:pPr>
        <w:pStyle w:val="NoSpacing"/>
      </w:pPr>
      <w:r>
        <w:t xml:space="preserve">As can be seen in </w:t>
      </w:r>
      <w:r w:rsidR="008B0D42">
        <w:t>Figure</w:t>
      </w:r>
      <w:r>
        <w:t xml:space="preserve"> </w:t>
      </w:r>
      <w:r w:rsidR="004B4F81">
        <w:t>4B</w:t>
      </w:r>
      <w:r>
        <w:t xml:space="preserve">-E, for mRNAs we generally get good agreement between the data and model.  Thus, the fits give 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t>1, the time to first i</w:t>
      </w:r>
      <w:r>
        <w:t>n</w:t>
      </w:r>
      <w:r>
        <w:t>flection. Most of the mRNAs respond between 3-8 hrs</w:t>
      </w:r>
      <w:r w:rsidR="00E17054">
        <w:t xml:space="preserve">, with a strong peak at around 6 hrs (when cells begin entry to stationary phase). </w:t>
      </w:r>
      <w:r>
        <w:t>To better understand the regulation of cell</w:t>
      </w:r>
      <w:r>
        <w:t>u</w:t>
      </w:r>
      <w:r>
        <w:t>lar processes (and mRNAs) in our dataset</w:t>
      </w:r>
      <w:r w:rsidR="000379D3">
        <w:t>,</w:t>
      </w:r>
      <w:r>
        <w:t xml:space="preserve"> we sorted the mRNA profiles, based upon the estimated parameters of our fit, into five general categories: </w:t>
      </w:r>
      <w:proofErr w:type="gramStart"/>
      <w:r w:rsidR="002F22E7">
        <w:t>up-regulated</w:t>
      </w:r>
      <w:proofErr w:type="gramEnd"/>
      <w:r>
        <w:t xml:space="preserve">, </w:t>
      </w:r>
      <w:r w:rsidR="002F22E7">
        <w:t>down-regulated</w:t>
      </w:r>
      <w:r>
        <w:t xml:space="preserve">, temporarily </w:t>
      </w:r>
      <w:r w:rsidR="002F22E7">
        <w:t>up-regulated</w:t>
      </w:r>
      <w:r>
        <w:t xml:space="preserve">, temporarily </w:t>
      </w:r>
      <w:r w:rsidR="002F22E7">
        <w:t>down-regulated</w:t>
      </w:r>
      <w:r>
        <w:t>, or unknown. The confidence inte</w:t>
      </w:r>
      <w:r>
        <w:t>r</w:t>
      </w:r>
      <w:r>
        <w:t>vals for our fits allowed sorting individual mRNAs into these five categories with high co</w:t>
      </w:r>
      <w:r>
        <w:t>n</w:t>
      </w:r>
      <w:r>
        <w:t>fidence. The mRNAs in the categories “</w:t>
      </w:r>
      <w:r w:rsidR="002F22E7">
        <w:t>down-regulated</w:t>
      </w:r>
      <w:r>
        <w:t>” and “</w:t>
      </w:r>
      <w:r w:rsidR="002F22E7">
        <w:t>up-regulated</w:t>
      </w:r>
      <w:r>
        <w:t>” showed signif</w:t>
      </w:r>
      <w:r>
        <w:t>i</w:t>
      </w:r>
      <w:r>
        <w:t xml:space="preserve">cant enrichment for GO terms. The average of the mRNAs in each of these terms can be seen in </w:t>
      </w:r>
      <w:r w:rsidR="008B0D42">
        <w:t>Figure</w:t>
      </w:r>
      <w:r>
        <w:t xml:space="preserve"> </w:t>
      </w:r>
      <w:r w:rsidR="004B4F81">
        <w:t>5A</w:t>
      </w:r>
      <w:r>
        <w:t xml:space="preserve">, B. </w:t>
      </w:r>
      <w:r w:rsidR="00DD6EEC" w:rsidRPr="00DD6EEC">
        <w:t>Terms enriched in the set of down-regulated transcripts are involved in translation, carboxylic acid biosynthetic process, and nitrogen compound biosynthetic</w:t>
      </w:r>
      <w:r w:rsidR="00E17054">
        <w:t xml:space="preserve"> process. These </w:t>
      </w:r>
      <w:r w:rsidR="00DD6EEC">
        <w:t>processes ar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are i</w:t>
      </w:r>
      <w:r w:rsidR="00DD6EEC" w:rsidRPr="00DD6EEC">
        <w:t>n</w:t>
      </w:r>
      <w:r w:rsidR="00DD6EEC" w:rsidRPr="00DD6EEC">
        <w:t xml:space="preserve">volved in carbohydrate catabolic process and </w:t>
      </w:r>
      <w:proofErr w:type="spellStart"/>
      <w:r w:rsidR="00DD6EEC" w:rsidRPr="00DD6EEC">
        <w:t>alditol</w:t>
      </w:r>
      <w:proofErr w:type="spellEnd"/>
      <w:r w:rsidR="00DD6EEC" w:rsidRPr="00DD6EEC">
        <w:t xml:space="preserve"> metabolic process. These two terms are involved with the breaking down and processing of carbohydrates.</w:t>
      </w:r>
    </w:p>
    <w:p w:rsidR="00A3644C" w:rsidRDefault="00A3644C" w:rsidP="00A3644C">
      <w:pPr>
        <w:pStyle w:val="NoSpacing"/>
      </w:pPr>
    </w:p>
    <w:p w:rsidR="005A50CF" w:rsidRDefault="00BA5B3C" w:rsidP="00A3644C">
      <w:pPr>
        <w:pStyle w:val="NoSpacing"/>
      </w:pPr>
      <w:r>
        <w:t>To characterize the protein response we followed the same general strategy of fitting, cla</w:t>
      </w:r>
      <w:r>
        <w:t>s</w:t>
      </w:r>
      <w:r>
        <w:t>sification, and GO enrichment as we did for the RNA profiles. The distribution of the time to first inflection for the proteins is a little broader than the mRNAs. However, they are still mostly in the range between 3-8 hrs with very few proteins that have not responded by the time the cells enter stationary phase. There are many proteins that are turned on for the duration of the time course, compared to the</w:t>
      </w:r>
      <w:r>
        <w:rPr>
          <w:shd w:val="clear" w:color="auto" w:fill="FFFFFF"/>
        </w:rPr>
        <w:t xml:space="preserve"> mRNAs where very few remain on for the e</w:t>
      </w:r>
      <w:r>
        <w:rPr>
          <w:shd w:val="clear" w:color="auto" w:fill="FFFFFF"/>
        </w:rPr>
        <w:t>n</w:t>
      </w:r>
      <w:r>
        <w:rPr>
          <w:shd w:val="clear" w:color="auto" w:fill="FFFFFF"/>
        </w:rPr>
        <w:t xml:space="preserve">tire duration of the experiment. </w:t>
      </w:r>
      <w:r w:rsidR="008B0D42">
        <w:rPr>
          <w:shd w:val="clear" w:color="auto" w:fill="FFFFFF"/>
        </w:rPr>
        <w:t>Figure</w:t>
      </w:r>
      <w:r>
        <w:rPr>
          <w:shd w:val="clear" w:color="auto" w:fill="FFFFFF"/>
        </w:rPr>
        <w:t xml:space="preserve"> </w:t>
      </w:r>
      <w:r w:rsidR="004B4F81">
        <w:rPr>
          <w:shd w:val="clear" w:color="auto" w:fill="FFFFFF"/>
        </w:rPr>
        <w:t xml:space="preserve">5D </w:t>
      </w:r>
      <w:r>
        <w:rPr>
          <w:shd w:val="clear" w:color="auto" w:fill="FFFFFF"/>
        </w:rPr>
        <w:t xml:space="preserve">shows the average of the proteins in a given GO term that are enriched in the set of proteins that ar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 xml:space="preserve">As in the case of down-regulated </w:t>
      </w:r>
      <w:proofErr w:type="spellStart"/>
      <w:r w:rsidR="00DD6EEC" w:rsidRPr="00DD6EEC">
        <w:rPr>
          <w:shd w:val="clear" w:color="auto" w:fill="FFFFFF"/>
        </w:rPr>
        <w:t>RNAs</w:t>
      </w:r>
      <w:proofErr w:type="spellEnd"/>
      <w:r w:rsidR="00DD6EEC" w:rsidRPr="00DD6EEC">
        <w:rPr>
          <w:shd w:val="clear" w:color="auto" w:fill="FFFFFF"/>
        </w:rPr>
        <w:t xml:space="preserve"> th</w:t>
      </w:r>
      <w:r w:rsidR="00DD6EEC">
        <w:rPr>
          <w:shd w:val="clear" w:color="auto" w:fill="FFFFFF"/>
        </w:rPr>
        <w:t xml:space="preserve">ese proteins ar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 p</w:t>
      </w:r>
      <w:r w:rsidR="00DD6EEC">
        <w:rPr>
          <w:shd w:val="clear" w:color="auto" w:fill="FFFFFF"/>
        </w:rPr>
        <w:t>roteins involved in translation</w:t>
      </w:r>
      <w:r w:rsidR="00DD6EEC" w:rsidRPr="00DD6EEC">
        <w:rPr>
          <w:shd w:val="clear" w:color="auto" w:fill="FFFFFF"/>
        </w:rPr>
        <w:t xml:space="preserve"> and locomotion. Up-regulated proteins are, like the up-regulated transcripts, involved in carbohydrate catabolism but also include terms involved in stress response and metabolism of glycerol. </w:t>
      </w:r>
      <w:r>
        <w:rPr>
          <w:shd w:val="clear" w:color="auto" w:fill="FFFFFF"/>
        </w:rPr>
        <w:t xml:space="preserve">The average of proteins in GO terms being </w:t>
      </w:r>
      <w:r w:rsidR="002F22E7">
        <w:rPr>
          <w:shd w:val="clear" w:color="auto" w:fill="FFFFFF"/>
        </w:rPr>
        <w:t>down-regulated</w:t>
      </w:r>
      <w:r>
        <w:rPr>
          <w:shd w:val="clear" w:color="auto" w:fill="FFFFFF"/>
        </w:rPr>
        <w:t xml:space="preserve"> have a much wider distribution of decay times compared to the </w:t>
      </w:r>
      <w:proofErr w:type="spellStart"/>
      <w:r>
        <w:rPr>
          <w:shd w:val="clear" w:color="auto" w:fill="FFFFFF"/>
        </w:rPr>
        <w:t>RNAs</w:t>
      </w:r>
      <w:proofErr w:type="spellEnd"/>
      <w:r>
        <w:rPr>
          <w:shd w:val="clear" w:color="auto" w:fill="FFFFFF"/>
        </w:rPr>
        <w:t xml:space="preserve"> being </w:t>
      </w:r>
      <w:r w:rsidR="002F22E7">
        <w:rPr>
          <w:shd w:val="clear" w:color="auto" w:fill="FFFFFF"/>
        </w:rPr>
        <w:t>down-regulated</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B4F81">
        <w:t>5C</w:t>
      </w:r>
      <w:r>
        <w:t>).</w:t>
      </w:r>
    </w:p>
    <w:p w:rsidR="00A3644C" w:rsidRDefault="00A3644C" w:rsidP="00A3644C">
      <w:pPr>
        <w:pStyle w:val="NoSpacing"/>
      </w:pPr>
    </w:p>
    <w:p w:rsidR="00DD6EEC" w:rsidRDefault="00BA5B3C" w:rsidP="00DD6EEC">
      <w:pPr>
        <w:pStyle w:val="NoSpacing"/>
      </w:pPr>
      <w:r>
        <w:t xml:space="preserve">As a complementary approach we also averaged all proteins in a given </w:t>
      </w:r>
      <w:proofErr w:type="spellStart"/>
      <w:r>
        <w:t>Kegg</w:t>
      </w:r>
      <w:proofErr w:type="spellEnd"/>
      <w:r>
        <w:t xml:space="preserve"> pathway r</w:t>
      </w:r>
      <w:r>
        <w:t>e</w:t>
      </w:r>
      <w:r>
        <w:t xml:space="preserve">gardless of their behavior. Many pathways showed little to no differential regulation, on average, in their protein levels. Pathways that did change cohesively are plotted in </w:t>
      </w:r>
      <w:r w:rsidR="008B0D42">
        <w:t>Figure</w:t>
      </w:r>
      <w:r>
        <w:t xml:space="preserve"> </w:t>
      </w:r>
      <w:r w:rsidR="00102E0B">
        <w:t>5</w:t>
      </w:r>
      <w:r>
        <w:t xml:space="preserve">E and F depending on if they were down or </w:t>
      </w:r>
      <w:r w:rsidR="002F22E7">
        <w:t>up-regulated</w:t>
      </w:r>
      <w:r>
        <w:t xml:space="preserve">, respectively. </w:t>
      </w:r>
      <w:r w:rsidR="00DD6EEC">
        <w:t xml:space="preserve">As in the previous term enrichment analysis, we see motility </w:t>
      </w:r>
      <w:proofErr w:type="gramStart"/>
      <w:r w:rsidR="00DD6EEC">
        <w:t>down-regulated</w:t>
      </w:r>
      <w:proofErr w:type="gramEnd"/>
      <w:r w:rsidR="00DD6EEC">
        <w:t xml:space="preserve"> as well as other energy consu</w:t>
      </w:r>
      <w:r w:rsidR="00DD6EEC">
        <w:t>m</w:t>
      </w:r>
      <w:r w:rsidR="00DD6EEC">
        <w:t xml:space="preserve">ing processes involved in metabolism and biosynthesis. </w:t>
      </w:r>
      <w:r w:rsidR="001A7C5B">
        <w:t xml:space="preserve">Interestingly biosynthesis of </w:t>
      </w:r>
      <w:proofErr w:type="spellStart"/>
      <w:r w:rsidR="001A7C5B">
        <w:t>s</w:t>
      </w:r>
      <w:r w:rsidR="001A7C5B">
        <w:t>i</w:t>
      </w:r>
      <w:r w:rsidR="001A7C5B">
        <w:t>derophores</w:t>
      </w:r>
      <w:proofErr w:type="spellEnd"/>
      <w:r w:rsidR="001A7C5B">
        <w:t xml:space="preserve"> was </w:t>
      </w:r>
      <w:proofErr w:type="gramStart"/>
      <w:r w:rsidR="001A7C5B">
        <w:t>up-regulated</w:t>
      </w:r>
      <w:proofErr w:type="gramEnd"/>
      <w:r w:rsidR="001A7C5B">
        <w:t>, likely due to do increased demands for, or reduced supply of, iron.</w:t>
      </w:r>
    </w:p>
    <w:p w:rsidR="005A50CF" w:rsidRDefault="005A50CF" w:rsidP="00A3644C">
      <w:pPr>
        <w:pStyle w:val="NoSpacing"/>
      </w:pPr>
    </w:p>
    <w:p w:rsidR="005A50CF" w:rsidRDefault="00BA5B3C" w:rsidP="005A50CF">
      <w:pPr>
        <w:pStyle w:val="Heading2"/>
      </w:pPr>
      <w:r>
        <w:t>Flux ratio analysis.</w:t>
      </w:r>
    </w:p>
    <w:p w:rsidR="009C2E68" w:rsidRDefault="00BA5B3C" w:rsidP="00A3644C">
      <w:pPr>
        <w:pStyle w:val="NoSpacing"/>
      </w:pPr>
      <w:r>
        <w:t>We used flux ratio analysis to measure the relative metabolic fluxes passing through diffe</w:t>
      </w:r>
      <w:r>
        <w:t>r</w:t>
      </w:r>
      <w:r>
        <w:t>ent branches of the central metabolism. To measure flux we relied on the amino acid labe</w:t>
      </w:r>
      <w:r>
        <w:t>l</w:t>
      </w:r>
      <w:r>
        <w:t xml:space="preserve">ing pattern. As there is little </w:t>
      </w:r>
      <w:proofErr w:type="spellStart"/>
      <w:r>
        <w:t>ab</w:t>
      </w:r>
      <w:proofErr w:type="spellEnd"/>
      <w:r>
        <w:t xml:space="preserve">-initio protein synthesis after </w:t>
      </w:r>
      <w:r w:rsidR="00A3644C">
        <w:t>the cells stop growing (after ~</w:t>
      </w:r>
      <w:r>
        <w:t>8hrs) the computed flux ratio after eight hours represent a cumulative flux ratio. Thus after this time we expect that most of the flux ratios to remain relatively constant and this is certainly the case. The only significant changes in the flux ratio that occur during the time course are in P5P from G3P and S7P and P5P from G6P lower branch (</w:t>
      </w:r>
      <w:r w:rsidR="008B0D42">
        <w:t>Figure</w:t>
      </w:r>
      <w:r w:rsidR="00855EF0">
        <w:t xml:space="preserve"> </w:t>
      </w:r>
      <w:r w:rsidR="004B4F81">
        <w:t>6G</w:t>
      </w:r>
      <w:r>
        <w:t xml:space="preserve">). P5P from the G6P lower branch decreases from 1 to </w:t>
      </w:r>
      <w:proofErr w:type="gramStart"/>
      <w:r>
        <w:t>0.5  into</w:t>
      </w:r>
      <w:proofErr w:type="gramEnd"/>
      <w:r>
        <w:t xml:space="preserve"> the second week. P5P from G6P and S7P is one minus the flux from P5P from the G6P lower branch. All other measured flux ratios showed little change through the course of the experiment (</w:t>
      </w:r>
      <w:r w:rsidR="008B0D42">
        <w:t>Figure</w:t>
      </w:r>
      <w:r w:rsidR="00855EF0">
        <w:t xml:space="preserve"> </w:t>
      </w:r>
      <w:r w:rsidR="004B4F81">
        <w:t>6A</w:t>
      </w:r>
      <w:r>
        <w:t>-I)</w:t>
      </w:r>
      <w:proofErr w:type="gramStart"/>
      <w:r>
        <w:t>.</w:t>
      </w:r>
      <w:r>
        <w:rPr>
          <w:shd w:val="clear" w:color="auto" w:fill="FFFF00"/>
        </w:rPr>
        <w:t>&lt;</w:t>
      </w:r>
      <w:proofErr w:type="gramEnd"/>
      <w:r>
        <w:rPr>
          <w:shd w:val="clear" w:color="auto" w:fill="FFFF00"/>
        </w:rPr>
        <w:t>representative more of low protein turnover than anything else?&gt;</w:t>
      </w:r>
      <w:r>
        <w:t xml:space="preserve"> We also compared the flux ratios with the corresponding ratio of enzymes responsible for catalyzing those reactions both at the level of RNA and protein. Generally speaking</w:t>
      </w:r>
      <w:r w:rsidR="00244A3D">
        <w:t>,</w:t>
      </w:r>
      <w:r>
        <w:t xml:space="preserve"> the protein ratios changed little, consistent with the low change in flux ratio </w:t>
      </w:r>
      <w:r>
        <w:rPr>
          <w:shd w:val="clear" w:color="auto" w:fill="FFFF00"/>
        </w:rPr>
        <w:t>&lt;Note: I</w:t>
      </w:r>
      <w:r w:rsidR="005A50CF">
        <w:rPr>
          <w:shd w:val="clear" w:color="auto" w:fill="FFFF00"/>
        </w:rPr>
        <w:t>’</w:t>
      </w:r>
      <w:r>
        <w:rPr>
          <w:shd w:val="clear" w:color="auto" w:fill="FFFF00"/>
        </w:rPr>
        <w:t xml:space="preserve">m not sure if this is true, </w:t>
      </w:r>
      <w:proofErr w:type="spellStart"/>
      <w:r>
        <w:rPr>
          <w:shd w:val="clear" w:color="auto" w:fill="FFFF00"/>
        </w:rPr>
        <w:t>Viswanadan</w:t>
      </w:r>
      <w:proofErr w:type="spellEnd"/>
      <w:r>
        <w:rPr>
          <w:shd w:val="clear" w:color="auto" w:fill="FFFF00"/>
        </w:rPr>
        <w:t xml:space="preserve"> will have to speak to this&gt;</w:t>
      </w:r>
      <w:r>
        <w:t>. The flux ratio that did change (P5P from G6P low</w:t>
      </w:r>
      <w:r w:rsidR="00244A3D">
        <w:t>er branch), however, showed a strong</w:t>
      </w:r>
      <w:r>
        <w:t xml:space="preserve"> correlation with its corresponding protein ratio (</w:t>
      </w:r>
      <w:bookmarkStart w:id="8" w:name="__DdeLink__5421_903009628"/>
      <w:r>
        <w:t>ρ=</w:t>
      </w:r>
      <w:bookmarkEnd w:id="8"/>
      <w:r>
        <w:t xml:space="preserve">0.85, </w:t>
      </w:r>
      <w:r>
        <w:rPr>
          <w:i/>
        </w:rPr>
        <w:t>P</w:t>
      </w:r>
      <w:r>
        <w:t>=</w:t>
      </w:r>
      <w:r w:rsidRPr="005559FC">
        <w:rPr>
          <w:highlight w:val="yellow"/>
        </w:rPr>
        <w:t>…</w:t>
      </w:r>
      <w:r>
        <w:t xml:space="preserve">) and </w:t>
      </w:r>
      <w:r w:rsidR="00244A3D">
        <w:t xml:space="preserve">a weak </w:t>
      </w:r>
      <w:r w:rsidR="00244A3D" w:rsidRPr="00244A3D">
        <w:rPr>
          <w:highlight w:val="yellow"/>
        </w:rPr>
        <w:t>(but significant?)</w:t>
      </w:r>
      <w:r w:rsidR="00244A3D">
        <w:t xml:space="preserve"> </w:t>
      </w:r>
      <w:r>
        <w:t xml:space="preserve">correlation between its corresponding mRNA </w:t>
      </w:r>
      <w:proofErr w:type="gramStart"/>
      <w:r>
        <w:t>ratio</w:t>
      </w:r>
      <w:proofErr w:type="gramEnd"/>
      <w:r>
        <w:t xml:space="preserve"> (ρ=0.5, </w:t>
      </w:r>
      <w:r>
        <w:rPr>
          <w:i/>
        </w:rPr>
        <w:t>P</w:t>
      </w:r>
      <w:r>
        <w:t>=</w:t>
      </w:r>
      <w:r w:rsidRPr="005559FC">
        <w:rPr>
          <w:highlight w:val="yellow"/>
        </w:rPr>
        <w:t>…</w:t>
      </w:r>
      <w:r>
        <w:t>).</w:t>
      </w:r>
    </w:p>
    <w:p w:rsidR="005A50CF" w:rsidRDefault="00BA5B3C" w:rsidP="005A50CF">
      <w:pPr>
        <w:pStyle w:val="Heading2"/>
      </w:pPr>
      <w:r>
        <w:t>Lipid profiles</w:t>
      </w:r>
    </w:p>
    <w:p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w:t>
      </w:r>
      <w:proofErr w:type="spellStart"/>
      <w:r w:rsidRPr="00DC06A9">
        <w:rPr>
          <w:color w:val="222222"/>
        </w:rPr>
        <w:t>phospholipid</w:t>
      </w:r>
      <w:proofErr w:type="spellEnd"/>
      <w:r w:rsidRPr="00DC06A9">
        <w:rPr>
          <w:color w:val="222222"/>
        </w:rPr>
        <w:t xml:space="preserve"> profiles of cells at each time point, respectively. Beginning before one week, we observed an appearance of an MS peak associated with the </w:t>
      </w:r>
      <w:proofErr w:type="spellStart"/>
      <w:r w:rsidRPr="00DC06A9">
        <w:rPr>
          <w:color w:val="222222"/>
        </w:rPr>
        <w:t>acylation</w:t>
      </w:r>
      <w:proofErr w:type="spellEnd"/>
      <w:r w:rsidRPr="00DC06A9">
        <w:rPr>
          <w:color w:val="222222"/>
        </w:rPr>
        <w:t xml:space="preserve"> of lipid A with a C16 chain (Fig. </w:t>
      </w:r>
      <w:r w:rsidR="004B4F81">
        <w:rPr>
          <w:color w:val="222222"/>
        </w:rPr>
        <w:t>7</w:t>
      </w:r>
      <w:r w:rsidR="004B4F81" w:rsidRPr="00DC06A9">
        <w:rPr>
          <w:color w:val="222222"/>
        </w:rPr>
        <w:t>C</w:t>
      </w:r>
      <w:r w:rsidRPr="00DC06A9">
        <w:rPr>
          <w:color w:val="222222"/>
        </w:rPr>
        <w:t xml:space="preserve">). In the </w:t>
      </w:r>
      <w:proofErr w:type="spellStart"/>
      <w:r w:rsidRPr="00DC06A9">
        <w:rPr>
          <w:color w:val="222222"/>
        </w:rPr>
        <w:t>phospholipid</w:t>
      </w:r>
      <w:proofErr w:type="spellEnd"/>
      <w:r w:rsidRPr="00DC06A9">
        <w:rPr>
          <w:color w:val="222222"/>
        </w:rPr>
        <w:t xml:space="preserve"> analysis, a notable increase began around 8hr in the </w:t>
      </w:r>
      <w:proofErr w:type="spellStart"/>
      <w:r w:rsidRPr="00DC06A9">
        <w:rPr>
          <w:color w:val="222222"/>
        </w:rPr>
        <w:t>cyclopropanation</w:t>
      </w:r>
      <w:proofErr w:type="spellEnd"/>
      <w:r w:rsidRPr="00DC06A9">
        <w:rPr>
          <w:color w:val="222222"/>
        </w:rPr>
        <w:t xml:space="preserve"> of one unsaturated double bond within molecules of the major pho</w:t>
      </w:r>
      <w:r w:rsidRPr="00DC06A9">
        <w:rPr>
          <w:color w:val="222222"/>
        </w:rPr>
        <w:t>s</w:t>
      </w:r>
      <w:r w:rsidRPr="00DC06A9">
        <w:rPr>
          <w:color w:val="222222"/>
        </w:rPr>
        <w:t xml:space="preserve">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 was ident</w:t>
      </w:r>
      <w:r w:rsidRPr="00DC06A9">
        <w:rPr>
          <w:color w:val="222222"/>
        </w:rPr>
        <w:t>i</w:t>
      </w:r>
      <w:r w:rsidRPr="00DC06A9">
        <w:rPr>
          <w:color w:val="222222"/>
        </w:rPr>
        <w:t xml:space="preserve">fied by the gradual relative increase of peaks at ~702.5 m/z and </w:t>
      </w:r>
      <w:r w:rsidRPr="00DC06A9">
        <w:rPr>
          <w:color w:val="222222"/>
          <w:highlight w:val="yellow"/>
        </w:rPr>
        <w:t>XXX</w:t>
      </w:r>
      <w:r w:rsidRPr="00DC06A9">
        <w:rPr>
          <w:color w:val="222222"/>
        </w:rPr>
        <w:t xml:space="preserve"> m/z, respectively (representative data for PE is shown in Fig. </w:t>
      </w:r>
      <w:r w:rsidR="004B4F81">
        <w:rPr>
          <w:color w:val="222222"/>
        </w:rPr>
        <w:t>7</w:t>
      </w:r>
      <w:r w:rsidR="004B4F81" w:rsidRPr="00DC06A9">
        <w:rPr>
          <w:color w:val="222222"/>
        </w:rPr>
        <w:t>D</w:t>
      </w:r>
      <w:r w:rsidRPr="00DC06A9">
        <w:rPr>
          <w:color w:val="222222"/>
        </w:rPr>
        <w:t xml:space="preserve">). Both the modifications to lipid A and phospholipids continued to increase up to the </w:t>
      </w:r>
      <w:proofErr w:type="gramStart"/>
      <w:r w:rsidRPr="00DC06A9">
        <w:rPr>
          <w:color w:val="222222"/>
        </w:rPr>
        <w:t>2 week</w:t>
      </w:r>
      <w:proofErr w:type="gramEnd"/>
      <w:r w:rsidRPr="00DC06A9">
        <w:rPr>
          <w:color w:val="222222"/>
        </w:rPr>
        <w:t xml:space="preserve"> period. In fact, the 702.5 m/z peak corresponding to </w:t>
      </w:r>
      <w:proofErr w:type="spellStart"/>
      <w:r w:rsidRPr="00DC06A9">
        <w:rPr>
          <w:color w:val="222222"/>
        </w:rPr>
        <w:t>cyclopropanation</w:t>
      </w:r>
      <w:proofErr w:type="spellEnd"/>
      <w:r w:rsidRPr="00DC06A9">
        <w:rPr>
          <w:color w:val="222222"/>
        </w:rPr>
        <w:t xml:space="preserve"> of </w:t>
      </w:r>
      <w:proofErr w:type="spellStart"/>
      <w:r w:rsidRPr="00DC06A9">
        <w:rPr>
          <w:color w:val="222222"/>
        </w:rPr>
        <w:t>phospholipid</w:t>
      </w:r>
      <w:proofErr w:type="spellEnd"/>
      <w:r w:rsidRPr="00DC06A9">
        <w:rPr>
          <w:color w:val="222222"/>
        </w:rPr>
        <w:t xml:space="preserve"> was barely detectable before six hours but became the predominant peak by the end of the time course. </w:t>
      </w:r>
    </w:p>
    <w:p w:rsidR="00DC06A9" w:rsidRPr="00DC06A9" w:rsidRDefault="00DC06A9" w:rsidP="00DC06A9">
      <w:pPr>
        <w:pStyle w:val="NoSpacing"/>
        <w:rPr>
          <w:color w:val="222222"/>
        </w:rPr>
      </w:pPr>
    </w:p>
    <w:p w:rsidR="00DC06A9" w:rsidRPr="005559FC" w:rsidRDefault="00DC06A9" w:rsidP="00A3644C">
      <w:pPr>
        <w:pStyle w:val="NoSpacing"/>
        <w:rPr>
          <w:color w:val="222222"/>
        </w:rPr>
      </w:pPr>
      <w:r w:rsidRPr="00DC06A9">
        <w:rPr>
          <w:color w:val="222222"/>
        </w:rPr>
        <w:t xml:space="preserve">The enzymes relevant to the above lipid A and </w:t>
      </w:r>
      <w:proofErr w:type="spellStart"/>
      <w:r w:rsidRPr="00DC06A9">
        <w:rPr>
          <w:color w:val="222222"/>
        </w:rPr>
        <w:t>phospholipid</w:t>
      </w:r>
      <w:proofErr w:type="spellEnd"/>
      <w:r w:rsidRPr="00DC06A9">
        <w:rPr>
          <w:color w:val="222222"/>
        </w:rPr>
        <w:t xml:space="preserve"> modifications are </w:t>
      </w:r>
      <w:proofErr w:type="spellStart"/>
      <w:r w:rsidRPr="00DC06A9">
        <w:rPr>
          <w:color w:val="222222"/>
        </w:rPr>
        <w:t>PagP</w:t>
      </w:r>
      <w:proofErr w:type="spellEnd"/>
      <w:r w:rsidRPr="00DC06A9">
        <w:rPr>
          <w:color w:val="222222"/>
        </w:rPr>
        <w:t xml:space="preserve"> and </w:t>
      </w:r>
      <w:proofErr w:type="spellStart"/>
      <w:r w:rsidRPr="00DC06A9">
        <w:rPr>
          <w:color w:val="222222"/>
        </w:rPr>
        <w:t>cycloproponated</w:t>
      </w:r>
      <w:proofErr w:type="spellEnd"/>
      <w:r w:rsidRPr="00DC06A9">
        <w:rPr>
          <w:color w:val="222222"/>
        </w:rPr>
        <w:t xml:space="preserve"> fatty acid </w:t>
      </w:r>
      <w:proofErr w:type="spellStart"/>
      <w:r w:rsidRPr="00DC06A9">
        <w:rPr>
          <w:color w:val="222222"/>
        </w:rPr>
        <w:t>synthase</w:t>
      </w:r>
      <w:proofErr w:type="spellEnd"/>
      <w:r w:rsidRPr="00DC06A9">
        <w:rPr>
          <w:color w:val="222222"/>
        </w:rPr>
        <w:t xml:space="preserve"> (CFA), respectively </w:t>
      </w:r>
      <w:r w:rsidR="006D5734">
        <w:rPr>
          <w:color w:val="222222"/>
        </w:rPr>
        <w:fldChar w:fldCharType="begin"/>
      </w:r>
      <w:r>
        <w:rPr>
          <w:color w:val="222222"/>
        </w:rPr>
        <w:instrText xml:space="preserve"> ADDIN ZOTERO_ITEM CSL_CITATION {"citationID":"2n0f2549fm","properties":{"formattedCitation":"(Bishop et al., 2000; Grogan and Cronan, 1997)","plainCitation":"(Bishop et al., 2000; Grogan and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6D5734">
        <w:rPr>
          <w:color w:val="222222"/>
        </w:rPr>
        <w:fldChar w:fldCharType="separate"/>
      </w:r>
      <w:r>
        <w:rPr>
          <w:noProof/>
          <w:color w:val="222222"/>
        </w:rPr>
        <w:t>(Bishop et al., 2000; Grogan and Cronan, 1997)</w:t>
      </w:r>
      <w:r w:rsidR="006D5734">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nscribed at low levels and remain l</w:t>
      </w:r>
      <w:r w:rsidRPr="00DC06A9">
        <w:rPr>
          <w:color w:val="222222"/>
        </w:rPr>
        <w:t>a</w:t>
      </w:r>
      <w:r w:rsidRPr="00DC06A9">
        <w:rPr>
          <w:color w:val="222222"/>
        </w:rPr>
        <w:t>tent in the outer membrane until enzyme activation</w:t>
      </w:r>
      <w:r>
        <w:rPr>
          <w:color w:val="222222"/>
        </w:rPr>
        <w:t xml:space="preserve"> </w:t>
      </w:r>
      <w:r w:rsidR="006D5734">
        <w:rPr>
          <w:color w:val="222222"/>
        </w:rPr>
        <w:fldChar w:fldCharType="begin"/>
      </w:r>
      <w:r>
        <w:rPr>
          <w:color w:val="222222"/>
        </w:rPr>
        <w:instrText xml:space="preserve"> ADDIN ZOTERO_ITEM CSL_CITATION {"citationID":"qkmff1n3u","properties":{"formattedCitation":"(Jia et al.,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6D5734">
        <w:rPr>
          <w:color w:val="222222"/>
        </w:rPr>
        <w:fldChar w:fldCharType="separate"/>
      </w:r>
      <w:r>
        <w:rPr>
          <w:noProof/>
          <w:color w:val="222222"/>
        </w:rPr>
        <w:t>(Jia et al., 2004)</w:t>
      </w:r>
      <w:r w:rsidR="006D5734">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sidR="006D5734">
        <w:rPr>
          <w:color w:val="222222"/>
        </w:rPr>
        <w:fldChar w:fldCharType="begin"/>
      </w:r>
      <w:r>
        <w:rPr>
          <w:color w:val="222222"/>
        </w:rPr>
        <w:instrText xml:space="preserve"> ADDIN ZOTERO_ITEM CSL_CITATION {"citationID":"ocrgc4alu","properties":{"formattedCitation":"(Needham and Trent, 2013)","plainCitation":"(Needham and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6D5734">
        <w:rPr>
          <w:color w:val="222222"/>
        </w:rPr>
        <w:fldChar w:fldCharType="separate"/>
      </w:r>
      <w:r>
        <w:rPr>
          <w:noProof/>
          <w:color w:val="222222"/>
        </w:rPr>
        <w:t>(Needham and Trent, 2013)</w:t>
      </w:r>
      <w:r w:rsidR="006D5734">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rmore, </w:t>
      </w:r>
      <w:proofErr w:type="gramStart"/>
      <w:r w:rsidRPr="00DC06A9">
        <w:rPr>
          <w:color w:val="222222"/>
        </w:rPr>
        <w:t xml:space="preserve">neither </w:t>
      </w:r>
      <w:proofErr w:type="spellStart"/>
      <w:r w:rsidRPr="00DC06A9">
        <w:rPr>
          <w:color w:val="222222"/>
        </w:rPr>
        <w:t>PagP</w:t>
      </w:r>
      <w:proofErr w:type="spellEnd"/>
      <w:r w:rsidRPr="00DC06A9">
        <w:rPr>
          <w:color w:val="222222"/>
        </w:rPr>
        <w:t xml:space="preserve"> or</w:t>
      </w:r>
      <w:proofErr w:type="gramEnd"/>
      <w:r w:rsidRPr="00DC06A9">
        <w:rPr>
          <w:color w:val="222222"/>
        </w:rPr>
        <w:t xml:space="preserve">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xml:space="preserve">, this could be due to the difficulty in detecting outer membrane beta-barrel proteins. With respect to </w:t>
      </w:r>
      <w:proofErr w:type="spellStart"/>
      <w:r w:rsidRPr="00DC06A9">
        <w:rPr>
          <w:color w:val="222222"/>
        </w:rPr>
        <w:t>phospholipid</w:t>
      </w:r>
      <w:proofErr w:type="spellEnd"/>
      <w:r w:rsidRPr="00DC06A9">
        <w:rPr>
          <w:color w:val="222222"/>
        </w:rPr>
        <w:t xml:space="preserve"> modification, CFA </w:t>
      </w:r>
      <w:proofErr w:type="spellStart"/>
      <w:r w:rsidRPr="00DC06A9">
        <w:rPr>
          <w:color w:val="222222"/>
        </w:rPr>
        <w:t>synthase</w:t>
      </w:r>
      <w:proofErr w:type="spellEnd"/>
      <w:r w:rsidRPr="00DC06A9">
        <w:rPr>
          <w:color w:val="222222"/>
        </w:rPr>
        <w:t xml:space="preserve"> protein levels increase between 3-6 hrs before decreasing again. This correlates with prior data that CFA </w:t>
      </w:r>
      <w:proofErr w:type="spellStart"/>
      <w:r w:rsidRPr="00DC06A9">
        <w:rPr>
          <w:color w:val="222222"/>
        </w:rPr>
        <w:t>synthase</w:t>
      </w:r>
      <w:proofErr w:type="spellEnd"/>
      <w:r w:rsidRPr="00DC06A9">
        <w:rPr>
          <w:color w:val="222222"/>
        </w:rPr>
        <w:t xml:space="preserve"> is important for transition to stationary phase of growth</w:t>
      </w:r>
      <w:r>
        <w:rPr>
          <w:color w:val="222222"/>
        </w:rPr>
        <w:t xml:space="preserve"> </w:t>
      </w:r>
      <w:r w:rsidR="006D5734">
        <w:rPr>
          <w:color w:val="222222"/>
        </w:rPr>
        <w:fldChar w:fldCharType="begin"/>
      </w:r>
      <w:r>
        <w:rPr>
          <w:color w:val="222222"/>
        </w:rPr>
        <w:instrText xml:space="preserve"> ADDIN ZOTERO_ITEM CSL_CITATION {"citationID":"12q584j1v0","properties":{"formattedCitation":"(Grogan and Cronan, 1997)","plainCitation":"(Grogan and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6D5734">
        <w:rPr>
          <w:color w:val="222222"/>
        </w:rPr>
        <w:fldChar w:fldCharType="separate"/>
      </w:r>
      <w:r>
        <w:rPr>
          <w:noProof/>
          <w:color w:val="222222"/>
        </w:rPr>
        <w:t>(Grogan and Cronan, 1997)</w:t>
      </w:r>
      <w:r w:rsidR="006D5734">
        <w:rPr>
          <w:color w:val="222222"/>
        </w:rPr>
        <w:fldChar w:fldCharType="end"/>
      </w:r>
      <w:r w:rsidRPr="00DC06A9">
        <w:rPr>
          <w:color w:val="222222"/>
        </w:rPr>
        <w:t xml:space="preserve">. CFA </w:t>
      </w:r>
      <w:proofErr w:type="spellStart"/>
      <w:r w:rsidRPr="00DC06A9">
        <w:rPr>
          <w:color w:val="222222"/>
        </w:rPr>
        <w:t>synthase</w:t>
      </w:r>
      <w:proofErr w:type="spellEnd"/>
      <w:r w:rsidRPr="00DC06A9">
        <w:rPr>
          <w:color w:val="222222"/>
        </w:rPr>
        <w:t xml:space="preserve"> RNA levels increase again around 1 week, which is co</w:t>
      </w:r>
      <w:r w:rsidRPr="00DC06A9">
        <w:rPr>
          <w:color w:val="222222"/>
        </w:rPr>
        <w:t>n</w:t>
      </w:r>
      <w:r w:rsidRPr="00DC06A9">
        <w:rPr>
          <w:color w:val="222222"/>
        </w:rPr>
        <w:t xml:space="preserve">sistent with the activity observed in </w:t>
      </w:r>
      <w:proofErr w:type="spellStart"/>
      <w:r w:rsidRPr="00DC06A9">
        <w:rPr>
          <w:color w:val="222222"/>
        </w:rPr>
        <w:t>phospholipid</w:t>
      </w:r>
      <w:proofErr w:type="spellEnd"/>
      <w:r w:rsidRPr="00DC06A9">
        <w:rPr>
          <w:color w:val="222222"/>
        </w:rPr>
        <w:t xml:space="preserve"> modification, although it is not known why we did not observe a corresponding increase in protein levels at this point (Fig. </w:t>
      </w:r>
      <w:r w:rsidR="00855EF0">
        <w:rPr>
          <w:color w:val="222222"/>
        </w:rPr>
        <w:t>8</w:t>
      </w:r>
      <w:r w:rsidRPr="00DC06A9">
        <w:rPr>
          <w:color w:val="222222"/>
        </w:rPr>
        <w:t xml:space="preserve">B). </w:t>
      </w:r>
    </w:p>
    <w:p w:rsidR="005A50CF" w:rsidRDefault="00BA5B3C" w:rsidP="005A50CF">
      <w:pPr>
        <w:pStyle w:val="Heading1"/>
      </w:pPr>
      <w:r>
        <w:t>Discussion</w:t>
      </w:r>
    </w:p>
    <w:p w:rsidR="001A7C5B" w:rsidRDefault="001A7C5B" w:rsidP="001A7C5B">
      <w:pPr>
        <w:pStyle w:val="NoSpacing"/>
      </w:pPr>
      <w:r>
        <w:t>By making controlled measurements of both RNA and protein under long-term glucose starvation, we made several novel observations.  Strikingly</w:t>
      </w:r>
      <w:r w:rsidR="00B9696F">
        <w:t>,</w:t>
      </w:r>
      <w:r>
        <w:t xml:space="preserve"> </w:t>
      </w:r>
      <w:r>
        <w:rPr>
          <w:i/>
          <w:iCs/>
        </w:rPr>
        <w:t xml:space="preserve">E. coli </w:t>
      </w:r>
      <w:r>
        <w:t xml:space="preserve">can survive for </w:t>
      </w:r>
      <w:r w:rsidR="00855EF0">
        <w:t xml:space="preserve">over a week </w:t>
      </w:r>
      <w:r>
        <w:t>when starved for glucose</w:t>
      </w:r>
      <w:r w:rsidR="007766F5">
        <w:t>,</w:t>
      </w:r>
      <w:r>
        <w:t xml:space="preserve"> with little change in cell viability and optical density (</w:t>
      </w:r>
      <w:r w:rsidR="007766F5">
        <w:t xml:space="preserve">at </w:t>
      </w:r>
      <w:r w:rsidR="001165E3">
        <w:t>600nm</w:t>
      </w:r>
      <w:r>
        <w:t>). Additionally, all genes start to change in expression by 10hrs and mRNA expre</w:t>
      </w:r>
      <w:r>
        <w:t>s</w:t>
      </w:r>
      <w:r>
        <w:t>sion clusters in time into two regimes before and after 10hrs (cells enter stationary phase at around 8hrs).  We also found that proteins involved in cell division and energy intensive processes such as cell locomotion where proportional to their transcripts allowing for a rapid down-regulation of these processes. On the other hand</w:t>
      </w:r>
      <w:r w:rsidR="0079687C">
        <w:t>,</w:t>
      </w:r>
      <w:r>
        <w:t xml:space="preserve"> proteins integrally related to their transcripts where enriched for metabolic processes allowing cells to rapidly make use of any nutrients that may become available again without the continued cost of making these proteins.</w:t>
      </w:r>
      <w:r w:rsidR="0079687C">
        <w:t xml:space="preserve"> In addition to measuring and characterizing RNA and protein changes u</w:t>
      </w:r>
      <w:r w:rsidR="0079687C">
        <w:t>n</w:t>
      </w:r>
      <w:r w:rsidR="0079687C">
        <w:t>der starvation, we also proposed a novel</w:t>
      </w:r>
      <w:r>
        <w:rPr>
          <w:color w:val="000000"/>
        </w:rPr>
        <w:t xml:space="preserve"> </w:t>
      </w:r>
      <w:r>
        <w:t xml:space="preserve">fitting strategy </w:t>
      </w:r>
      <w:r w:rsidR="0079687C">
        <w:t>that</w:t>
      </w:r>
      <w:r>
        <w:t xml:space="preserve"> allowed </w:t>
      </w:r>
      <w:r w:rsidR="0079687C">
        <w:t xml:space="preserve">us to classify </w:t>
      </w:r>
      <w:r>
        <w:t>expre</w:t>
      </w:r>
      <w:r>
        <w:t>s</w:t>
      </w:r>
      <w:r>
        <w:t>sion profiles into different categories</w:t>
      </w:r>
      <w:r w:rsidR="0079687C">
        <w:t xml:space="preserve"> in an unbiased manner</w:t>
      </w:r>
      <w:r>
        <w:t xml:space="preserve">. The enriched terms in </w:t>
      </w:r>
      <w:r w:rsidR="0079687C">
        <w:t>the r</w:t>
      </w:r>
      <w:r w:rsidR="0079687C">
        <w:t>e</w:t>
      </w:r>
      <w:r w:rsidR="0079687C">
        <w:t xml:space="preserve">sulting classification </w:t>
      </w:r>
      <w:r>
        <w:t xml:space="preserve">where reasonably aligned with what is known, or at least consistent with, cells coping with starvation. </w:t>
      </w:r>
      <w:r w:rsidR="0079687C">
        <w:t xml:space="preserve">Importantly, this classification </w:t>
      </w:r>
      <w:r>
        <w:t>was accomplished wit</w:t>
      </w:r>
      <w:r>
        <w:t>h</w:t>
      </w:r>
      <w:r>
        <w:t>out any ad-hoc d</w:t>
      </w:r>
      <w:r w:rsidR="00855EF0">
        <w:t>etermination of cluster number that</w:t>
      </w:r>
      <w:r>
        <w:t xml:space="preserve"> could introduce bias in interpreting the data. </w:t>
      </w:r>
    </w:p>
    <w:p w:rsidR="00B9696F" w:rsidRDefault="00B9696F" w:rsidP="001A7C5B">
      <w:pPr>
        <w:pStyle w:val="NoSpacing"/>
      </w:pPr>
    </w:p>
    <w:p w:rsidR="00B9696F" w:rsidRDefault="00D00135" w:rsidP="00B9696F">
      <w:pPr>
        <w:pStyle w:val="NoSpacing"/>
      </w:pPr>
      <w:r>
        <w:t>We have found that, a</w:t>
      </w:r>
      <w:r w:rsidR="00B9696F">
        <w:t xml:space="preserve">s cells enter stationary phase, the total pool of mRNA is depleted compared to all other </w:t>
      </w:r>
      <w:proofErr w:type="spellStart"/>
      <w:r w:rsidR="00B9696F">
        <w:t>RNA</w:t>
      </w:r>
      <w:r>
        <w:t>s</w:t>
      </w:r>
      <w:proofErr w:type="spellEnd"/>
      <w:r w:rsidR="00B9696F">
        <w:t xml:space="preserve"> and many individual transcripts are </w:t>
      </w:r>
      <w:proofErr w:type="gramStart"/>
      <w:r w:rsidR="00B9696F">
        <w:t>down-regulated</w:t>
      </w:r>
      <w:proofErr w:type="gramEnd"/>
      <w:r w:rsidR="00B9696F">
        <w:t xml:space="preserve">, possibly as part of a broader strategy to reduce the production of new protein. There are at least two additional ways of reducing overall protein production, by limiting the available </w:t>
      </w:r>
      <w:proofErr w:type="spellStart"/>
      <w:r w:rsidR="00B9696F">
        <w:t>rib</w:t>
      </w:r>
      <w:r w:rsidR="00B9696F">
        <w:t>o</w:t>
      </w:r>
      <w:r w:rsidR="00B9696F">
        <w:t>somes</w:t>
      </w:r>
      <w:proofErr w:type="spellEnd"/>
      <w:r w:rsidR="00B9696F">
        <w:t xml:space="preserve"> or by limiting the pool of available </w:t>
      </w:r>
      <w:proofErr w:type="spellStart"/>
      <w:r w:rsidR="00B9696F">
        <w:t>tRNA</w:t>
      </w:r>
      <w:proofErr w:type="spellEnd"/>
      <w:r w:rsidR="00B9696F">
        <w:t xml:space="preserve">. It is known that during nutrient limitation a stringent response is activated, through </w:t>
      </w:r>
      <w:proofErr w:type="spellStart"/>
      <w:r w:rsidR="00B9696F">
        <w:t>ppGpp</w:t>
      </w:r>
      <w:proofErr w:type="spellEnd"/>
      <w:r w:rsidR="00B9696F">
        <w:t xml:space="preserve">, and synthesis of new </w:t>
      </w:r>
      <w:proofErr w:type="spellStart"/>
      <w:r w:rsidR="00B9696F">
        <w:t>rRNA</w:t>
      </w:r>
      <w:proofErr w:type="spellEnd"/>
      <w:r w:rsidR="00B9696F">
        <w:t xml:space="preserve"> is down reg</w:t>
      </w:r>
      <w:r w:rsidR="00B9696F">
        <w:t>u</w:t>
      </w:r>
      <w:r w:rsidR="00B9696F">
        <w:t xml:space="preserve">lated, presumably to help reduce new protein production </w:t>
      </w:r>
      <w:r w:rsidR="006D5734">
        <w:fldChar w:fldCharType="begin"/>
      </w:r>
      <w:r w:rsidR="00B9696F">
        <w:instrText xml:space="preserve"> ADDIN ZOTERO_ITEM CSL_CITATION {"citationID":"5vttghs18","properties":{"formattedCitation":"(Magnusson et al.,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6D5734">
        <w:fldChar w:fldCharType="separate"/>
      </w:r>
      <w:r w:rsidR="00B9696F">
        <w:rPr>
          <w:noProof/>
        </w:rPr>
        <w:t>(Magnusson et al., 2005)</w:t>
      </w:r>
      <w:r w:rsidR="006D5734">
        <w:fldChar w:fldCharType="end"/>
      </w:r>
      <w:r w:rsidR="00B9696F">
        <w:t xml:space="preserve">.  In our data, the fraction of </w:t>
      </w:r>
      <w:proofErr w:type="spellStart"/>
      <w:r w:rsidR="00B9696F">
        <w:t>rRNA</w:t>
      </w:r>
      <w:proofErr w:type="spellEnd"/>
      <w:r w:rsidR="00B9696F">
        <w:t xml:space="preserve"> changes little while the </w:t>
      </w:r>
      <w:proofErr w:type="spellStart"/>
      <w:r w:rsidR="00B9696F">
        <w:t>tRNA</w:t>
      </w:r>
      <w:proofErr w:type="spellEnd"/>
      <w:r w:rsidR="00B9696F">
        <w:t xml:space="preserve"> fraction increases as the time course goes on. Thus new protein synthesis could be limited more by the reduced mRNA pool than by reduced translational efficiency. </w:t>
      </w:r>
    </w:p>
    <w:p w:rsidR="00B9696F" w:rsidRDefault="00B9696F" w:rsidP="00B9696F">
      <w:pPr>
        <w:pStyle w:val="NoSpacing"/>
      </w:pPr>
    </w:p>
    <w:p w:rsidR="00B9696F" w:rsidRDefault="00B9696F" w:rsidP="001A7C5B">
      <w:pPr>
        <w:pStyle w:val="NoSpacing"/>
      </w:pPr>
      <w:r>
        <w:t xml:space="preserve">It is widely appreciated that the half-life of many proteins in </w:t>
      </w:r>
      <w:r>
        <w:rPr>
          <w:i/>
          <w:iCs/>
        </w:rPr>
        <w:t>E. coli</w:t>
      </w:r>
      <w:r w:rsidR="001357EF">
        <w:t xml:space="preserve"> </w:t>
      </w:r>
      <w:r w:rsidR="0043717B">
        <w:t>are</w:t>
      </w:r>
      <w:r>
        <w:t xml:space="preserve"> rate limited by the division rate of the bacteria. Thus the degradation rate of most proteins in </w:t>
      </w:r>
      <w:r>
        <w:rPr>
          <w:i/>
          <w:iCs/>
        </w:rPr>
        <w:t>E. coli</w:t>
      </w:r>
      <w:r>
        <w:t xml:space="preserve"> must be slower than the division rate in exponentially growing cells. A</w:t>
      </w:r>
      <w:r w:rsidR="001357EF">
        <w:t>s a</w:t>
      </w:r>
      <w:r>
        <w:t xml:space="preserve"> consequence</w:t>
      </w:r>
      <w:r w:rsidR="001357EF">
        <w:t xml:space="preserve">, </w:t>
      </w:r>
      <w:r>
        <w:t>when cells cease to divide, such as in the case of glucose starvation, not all proteins can respond i</w:t>
      </w:r>
      <w:r>
        <w:t>m</w:t>
      </w:r>
      <w:r>
        <w:t>mediately to possible changes in transcript levels. In effect</w:t>
      </w:r>
      <w:r w:rsidR="001357EF">
        <w:t>,</w:t>
      </w:r>
      <w:r>
        <w:t xml:space="preserve"> some proteins may be buffered to relatively fast changes in nutrient availability. At the same time certain proteins may need to be rapidly regulated to ensure survival upon starvation. We found that a small su</w:t>
      </w:r>
      <w:r>
        <w:t>b</w:t>
      </w:r>
      <w:r w:rsidR="001357EF">
        <w:t xml:space="preserve">set of the proteome, ~20% </w:t>
      </w:r>
      <w:r>
        <w:t>of proteins</w:t>
      </w:r>
      <w:r w:rsidR="001357EF">
        <w:t>,</w:t>
      </w:r>
      <w:r>
        <w:t xml:space="preserve"> fell in</w:t>
      </w:r>
      <w:r w:rsidR="001357EF">
        <w:t>to the rapidly regulated category and w</w:t>
      </w:r>
      <w:r>
        <w:t>ere proportional to their transcripts</w:t>
      </w:r>
      <w:r w:rsidR="001357EF">
        <w:t>. Another small subset, ~15%</w:t>
      </w:r>
      <w:r>
        <w:t xml:space="preserve"> of proteins</w:t>
      </w:r>
      <w:r w:rsidR="001357EF">
        <w:t>,</w:t>
      </w:r>
      <w:r>
        <w:t xml:space="preserve"> tended to int</w:t>
      </w:r>
      <w:r>
        <w:t>e</w:t>
      </w:r>
      <w:r>
        <w:t>grate the respon</w:t>
      </w:r>
      <w:r w:rsidR="001357EF">
        <w:t xml:space="preserve">se of their transcripts </w:t>
      </w:r>
      <w:r>
        <w:t>over t</w:t>
      </w:r>
      <w:r w:rsidR="001357EF">
        <w:t>he time scale of our experiment</w:t>
      </w:r>
      <w:r>
        <w:t>. For example, several of the flagella proteins are proportional to their transcripts</w:t>
      </w:r>
      <w:r w:rsidR="001357EF">
        <w:t>, whereas</w:t>
      </w:r>
      <w:r>
        <w:t xml:space="preserve"> proteins i</w:t>
      </w:r>
      <w:r>
        <w:t>n</w:t>
      </w:r>
      <w:r>
        <w:t>volved in metabolism and energy production integrate their transcript levels.  Turning off proteins involved i</w:t>
      </w:r>
      <w:r w:rsidR="001357EF">
        <w:t>n cell division and the flagellum</w:t>
      </w:r>
      <w:r>
        <w:t xml:space="preserve"> machinery, </w:t>
      </w:r>
      <w:r w:rsidR="001357EF">
        <w:t xml:space="preserve">both </w:t>
      </w:r>
      <w:r>
        <w:t>energy intensive pro</w:t>
      </w:r>
      <w:r>
        <w:t>c</w:t>
      </w:r>
      <w:r>
        <w:t>ess</w:t>
      </w:r>
      <w:r w:rsidR="001357EF">
        <w:t>es</w:t>
      </w:r>
      <w:r>
        <w:t xml:space="preserve">, needs to happen relatively fast. </w:t>
      </w:r>
      <w:r w:rsidR="001357EF">
        <w:t>By contrast, the p</w:t>
      </w:r>
      <w:r>
        <w:t>roteins that are relatively stable are enriched for energy production terms</w:t>
      </w:r>
      <w:r w:rsidR="001357EF">
        <w:t>. T</w:t>
      </w:r>
      <w:r>
        <w:t>hus</w:t>
      </w:r>
      <w:r w:rsidR="001357EF">
        <w:t>, these proteins presumably</w:t>
      </w:r>
      <w:r>
        <w:t xml:space="preserve"> persist </w:t>
      </w:r>
      <w:r w:rsidR="001357EF">
        <w:t xml:space="preserve">so that once </w:t>
      </w:r>
      <w:r>
        <w:t xml:space="preserve">nutrients become available again </w:t>
      </w:r>
      <w:r w:rsidR="001357EF">
        <w:t>the cell can immediately take advantage of them</w:t>
      </w:r>
      <w:r>
        <w:t>.</w:t>
      </w:r>
    </w:p>
    <w:p w:rsidR="00C66E07" w:rsidRDefault="00C66E07" w:rsidP="00263053">
      <w:pPr>
        <w:pStyle w:val="NoSpacing"/>
      </w:pPr>
    </w:p>
    <w:p w:rsidR="00B9696F" w:rsidRDefault="001357EF" w:rsidP="00B9696F">
      <w:pPr>
        <w:pStyle w:val="NoSpacing"/>
      </w:pPr>
      <w:r>
        <w:t>We found that s</w:t>
      </w:r>
      <w:r w:rsidR="00B9696F">
        <w:t>everal ge</w:t>
      </w:r>
      <w:r>
        <w:t>nes (both among</w:t>
      </w:r>
      <w:r w:rsidR="00B9696F">
        <w:t xml:space="preserve"> the protein and </w:t>
      </w:r>
      <w:r>
        <w:t xml:space="preserve">the </w:t>
      </w:r>
      <w:r w:rsidR="00B9696F">
        <w:t xml:space="preserve">RNA profiles) that where significantly </w:t>
      </w:r>
      <w:r w:rsidR="008837BE">
        <w:t>up- or down-</w:t>
      </w:r>
      <w:r w:rsidR="00B9696F">
        <w:t xml:space="preserve">regulated </w:t>
      </w:r>
      <w:r w:rsidR="008837BE">
        <w:t xml:space="preserve">during starvation </w:t>
      </w:r>
      <w:r w:rsidR="00B9696F">
        <w:t>where uncharacterized or had no a</w:t>
      </w:r>
      <w:r w:rsidR="00B9696F">
        <w:t>n</w:t>
      </w:r>
      <w:r w:rsidR="00B9696F">
        <w:t>notation.  A subset of these uncharacterized proteins have computationally predicted fun</w:t>
      </w:r>
      <w:r w:rsidR="00B9696F">
        <w:t>c</w:t>
      </w:r>
      <w:r w:rsidR="00B9696F">
        <w:t xml:space="preserve">tions </w:t>
      </w:r>
      <w:r w:rsidR="006D5734">
        <w:fldChar w:fldCharType="begin"/>
      </w:r>
      <w:r w:rsidR="00B9696F">
        <w:instrText xml:space="preserve"> ADDIN ZOTERO_ITEM CSL_CITATION {"citationID":"2atc1eop8t","properties":{"formattedCitation":"(Hu et al.,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6D5734">
        <w:fldChar w:fldCharType="separate"/>
      </w:r>
      <w:r w:rsidR="00B9696F">
        <w:rPr>
          <w:noProof/>
        </w:rPr>
        <w:t>(Hu et al., 2009)</w:t>
      </w:r>
      <w:r w:rsidR="006D5734">
        <w:fldChar w:fldCharType="end"/>
      </w:r>
      <w:r w:rsidR="00B9696F">
        <w:t xml:space="preserve">. Some of these predictions are consistent with </w:t>
      </w:r>
      <w:r w:rsidR="008837BE">
        <w:t>our findings for ann</w:t>
      </w:r>
      <w:r w:rsidR="008837BE">
        <w:t>o</w:t>
      </w:r>
      <w:r w:rsidR="008837BE">
        <w:t>tated genes. F</w:t>
      </w:r>
      <w:r w:rsidR="00B9696F">
        <w:t>or instance</w:t>
      </w:r>
      <w:r w:rsidR="008837BE">
        <w:t>,</w:t>
      </w:r>
      <w:r w:rsidR="00B9696F">
        <w:t xml:space="preserve"> several uncharacterized proteins that are </w:t>
      </w:r>
      <w:proofErr w:type="gramStart"/>
      <w:r w:rsidR="00B9696F">
        <w:t>up-regulated</w:t>
      </w:r>
      <w:proofErr w:type="gramEnd"/>
      <w:r w:rsidR="00B9696F">
        <w:t xml:space="preserve"> a</w:t>
      </w:r>
      <w:r>
        <w:t>re pr</w:t>
      </w:r>
      <w:r>
        <w:t>e</w:t>
      </w:r>
      <w:r>
        <w:t>dicted to be involved in</w:t>
      </w:r>
      <w:r w:rsidR="00B9696F">
        <w:t xml:space="preserve"> stress response and cell-wall bio-genesis. Other predictions seem to be inconsistent with </w:t>
      </w:r>
      <w:r w:rsidR="008837BE">
        <w:t xml:space="preserve">our </w:t>
      </w:r>
      <w:r w:rsidR="00B9696F">
        <w:t xml:space="preserve">observations </w:t>
      </w:r>
      <w:r w:rsidR="008837BE">
        <w:t>for annotated genes. For example,</w:t>
      </w:r>
      <w:r w:rsidR="00B9696F">
        <w:t xml:space="preserve"> some unchara</w:t>
      </w:r>
      <w:r w:rsidR="00B9696F">
        <w:t>c</w:t>
      </w:r>
      <w:r w:rsidR="00B9696F">
        <w:t xml:space="preserve">terized proteins that are </w:t>
      </w:r>
      <w:proofErr w:type="gramStart"/>
      <w:r w:rsidR="00B9696F">
        <w:t>up-regulated</w:t>
      </w:r>
      <w:proofErr w:type="gramEnd"/>
      <w:r w:rsidR="00B9696F">
        <w:t xml:space="preserve"> </w:t>
      </w:r>
      <w:r w:rsidR="008837BE">
        <w:t xml:space="preserve">are predicted </w:t>
      </w:r>
      <w:r w:rsidR="00B9696F">
        <w:t>to be involved in translation</w:t>
      </w:r>
      <w:r w:rsidR="008837BE">
        <w:t>,</w:t>
      </w:r>
      <w:r w:rsidR="00B9696F">
        <w:t xml:space="preserve"> even though translation was heavily enriched in down-regulated genes. Lists of proteins, and transcripts, that are significantly regulated in our time course are provided in the suppl</w:t>
      </w:r>
      <w:r w:rsidR="00B9696F">
        <w:t>e</w:t>
      </w:r>
      <w:r w:rsidR="00B9696F">
        <w:t>mental materials (</w:t>
      </w:r>
      <w:r w:rsidR="004B4F81">
        <w:t>Figure 5-supplemental tables 1 and 2</w:t>
      </w:r>
      <w:r w:rsidR="00B9696F">
        <w:t xml:space="preserve">) and include behavior (e.g. up/down-regulated), </w:t>
      </w:r>
      <w:proofErr w:type="spellStart"/>
      <w:r w:rsidR="00B9696F">
        <w:t>curated</w:t>
      </w:r>
      <w:proofErr w:type="spellEnd"/>
      <w:r w:rsidR="00B9696F">
        <w:t xml:space="preserve"> annotations, and functional predictions (where available). </w:t>
      </w:r>
    </w:p>
    <w:p w:rsidR="00B9696F" w:rsidRDefault="00B9696F" w:rsidP="00263053">
      <w:pPr>
        <w:pStyle w:val="NoSpacing"/>
      </w:pPr>
    </w:p>
    <w:p w:rsidR="00B9696F" w:rsidRDefault="00B9696F" w:rsidP="00263053">
      <w:pPr>
        <w:pStyle w:val="NoSpacing"/>
      </w:pPr>
      <w:r>
        <w:t xml:space="preserve">Though transcripts within an </w:t>
      </w:r>
      <w:proofErr w:type="spellStart"/>
      <w:r>
        <w:t>operon</w:t>
      </w:r>
      <w:proofErr w:type="spellEnd"/>
      <w:r>
        <w:t xml:space="preserve"> are highly correlated, in many cases their protein pr</w:t>
      </w:r>
      <w:r>
        <w:t>o</w:t>
      </w:r>
      <w:r>
        <w:t>files are only weakly correlated. This could be due to different translation efficiencies b</w:t>
      </w:r>
      <w:r>
        <w:t>e</w:t>
      </w:r>
      <w:r>
        <w:t xml:space="preserve">tween proteins </w:t>
      </w:r>
      <w:r w:rsidR="006D5734">
        <w:fldChar w:fldCharType="begin"/>
      </w:r>
      <w:r>
        <w:instrText xml:space="preserve"> ADDIN ZOTERO_ITEM CSL_CITATION {"citationID":"1l6844u4s5","properties":{"formattedCitation":"(Lim et al.,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Pr>
          <w:rFonts w:ascii="Monaco" w:hAnsi="Monaco" w:cs="Monaco"/>
        </w:rPr>
        <w:instrText>∼</w:instrText>
      </w:r>
      <w:r>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6D5734">
        <w:fldChar w:fldCharType="separate"/>
      </w:r>
      <w:r>
        <w:rPr>
          <w:noProof/>
        </w:rPr>
        <w:t>(Lim et al., 2011)</w:t>
      </w:r>
      <w:r w:rsidR="006D5734">
        <w:fldChar w:fldCharType="end"/>
      </w:r>
      <w:r>
        <w:t xml:space="preserve"> as well as  differing degradation rates.  In support of the former we see a tendency for proteins separated by a larger genetic distance to be less co</w:t>
      </w:r>
      <w:r>
        <w:t>r</w:t>
      </w:r>
      <w:r>
        <w:t xml:space="preserve">related than those closer genetically. However it is likely that different protein degradation rates also play a role in the low correlation between proteins within an </w:t>
      </w:r>
      <w:proofErr w:type="spellStart"/>
      <w:r>
        <w:t>operon</w:t>
      </w:r>
      <w:proofErr w:type="spellEnd"/>
      <w:r>
        <w:t xml:space="preserve">. Indeed many genes that are close genetically also show poor correlation in their profiles (Figure 3C) </w:t>
      </w:r>
    </w:p>
    <w:p w:rsidR="00B9696F" w:rsidRDefault="00B9696F" w:rsidP="00B9696F">
      <w:pPr>
        <w:pStyle w:val="NoSpacing"/>
        <w:rPr>
          <w:i/>
        </w:rPr>
      </w:pPr>
    </w:p>
    <w:p w:rsidR="00B9696F" w:rsidRDefault="00B9696F" w:rsidP="00263053">
      <w:pPr>
        <w:pStyle w:val="NoSpacing"/>
      </w:pPr>
      <w:r w:rsidRPr="00DC06A9">
        <w:t xml:space="preserve">In addition to the expected disparities between RNA and protein levels, we also observed surprising changes in enzyme activity that did not correspond to the respective </w:t>
      </w:r>
      <w:proofErr w:type="spellStart"/>
      <w:r w:rsidRPr="00DC06A9">
        <w:t>RNAseq</w:t>
      </w:r>
      <w:proofErr w:type="spellEnd"/>
      <w:r w:rsidRPr="00DC06A9">
        <w:t xml:space="preserve"> and proteomics analysis.  For example, </w:t>
      </w:r>
      <w:r>
        <w:t xml:space="preserve">we saw </w:t>
      </w:r>
      <w:r w:rsidRPr="00DC06A9">
        <w:t>striking levels of lipid modification late du</w:t>
      </w:r>
      <w:r w:rsidRPr="00DC06A9">
        <w:t>r</w:t>
      </w:r>
      <w:r w:rsidRPr="00DC06A9">
        <w:t>ing the time course. These modifications are easily explained by their association with a</w:t>
      </w:r>
      <w:r w:rsidRPr="00DC06A9">
        <w:t>d</w:t>
      </w:r>
      <w:r w:rsidRPr="00DC06A9">
        <w:t xml:space="preserve">aptation to stressful environments such as depleted nutrients and </w:t>
      </w:r>
      <w:proofErr w:type="spellStart"/>
      <w:r w:rsidRPr="00DC06A9">
        <w:t>cations</w:t>
      </w:r>
      <w:proofErr w:type="spellEnd"/>
      <w:r w:rsidRPr="00DC06A9">
        <w:t xml:space="preserve"> as well as i</w:t>
      </w:r>
      <w:r w:rsidRPr="00DC06A9">
        <w:t>n</w:t>
      </w:r>
      <w:r w:rsidRPr="00DC06A9">
        <w:t xml:space="preserve">crease acid resistance during starvation </w:t>
      </w:r>
      <w:r w:rsidR="006D5734">
        <w:fldChar w:fldCharType="begin"/>
      </w:r>
      <w:r>
        <w:instrText xml:space="preserve"> ADDIN ZOTERO_ITEM CSL_CITATION {"citationID":"27ufeerk4a","properties":{"formattedCitation":"(Grogan and Cronan, 1997; Needham and Trent, 2013)","plainCitation":"(Grogan and Cronan, 1997; Needham and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6D5734">
        <w:fldChar w:fldCharType="separate"/>
      </w:r>
      <w:r>
        <w:rPr>
          <w:noProof/>
        </w:rPr>
        <w:t>(Grogan and Cronan, 1997; Needham and Trent, 2013)</w:t>
      </w:r>
      <w:r w:rsidR="006D5734">
        <w:fldChar w:fldCharType="end"/>
      </w:r>
      <w:r w:rsidRPr="00DC06A9">
        <w:t xml:space="preserve">. However, the stark differences in RNA, protein and activity trends of the enzymes responsible for the lipid modifications, </w:t>
      </w:r>
      <w:proofErr w:type="spellStart"/>
      <w:r w:rsidRPr="00DC06A9">
        <w:t>PagP</w:t>
      </w:r>
      <w:proofErr w:type="spellEnd"/>
      <w:r w:rsidRPr="00DC06A9">
        <w:t xml:space="preserve"> and CFA </w:t>
      </w:r>
      <w:proofErr w:type="spellStart"/>
      <w:r w:rsidRPr="00DC06A9">
        <w:t>synthase</w:t>
      </w:r>
      <w:proofErr w:type="spellEnd"/>
      <w:r w:rsidRPr="00DC06A9">
        <w:t xml:space="preserve"> highlights the fact that act</w:t>
      </w:r>
      <w:r w:rsidRPr="00DC06A9">
        <w:t>i</w:t>
      </w:r>
      <w:r w:rsidRPr="00DC06A9">
        <w:t xml:space="preserve">vation does not necessarily follow abundance measurements. </w:t>
      </w:r>
    </w:p>
    <w:p w:rsidR="00B9696F" w:rsidRDefault="00B9696F" w:rsidP="00263053">
      <w:pPr>
        <w:pStyle w:val="NoSpacing"/>
      </w:pPr>
    </w:p>
    <w:p w:rsidR="00263053" w:rsidRDefault="00263053" w:rsidP="00263053">
      <w:pPr>
        <w:pStyle w:val="NoSpacing"/>
      </w:pPr>
      <w:r>
        <w:t>A goal of systems biology has been to understand how phenotype originates from gen</w:t>
      </w:r>
      <w:r>
        <w:t>o</w:t>
      </w:r>
      <w:r>
        <w:t>type. The phenotype of a cell is determined by complex regulation of cell signaling, gene regulation, metabolism, and lipid biochemistry. Understanding the connection between phenotype and genotype is crucial to understanding disease and for synthetic engineering of biology. Computational models are particularly well suited to studying this problem as they can synthesize and organize diverse and complex data in a predictive framework. Even though computational models of individual component subsystems, such as flux mo</w:t>
      </w:r>
      <w:r>
        <w:t>d</w:t>
      </w:r>
      <w:r>
        <w:t xml:space="preserve">els of </w:t>
      </w:r>
      <w:r w:rsidRPr="00795F8F">
        <w:t>metabolism</w:t>
      </w:r>
      <w:bookmarkStart w:id="9" w:name="ZOTERO_BREF_n6EITz9D1Y7i"/>
      <w:r w:rsidRPr="00795F8F">
        <w:t xml:space="preserve"> </w:t>
      </w:r>
      <w:bookmarkEnd w:id="9"/>
      <w:r w:rsidR="006D5734" w:rsidRPr="00795F8F">
        <w:fldChar w:fldCharType="begin"/>
      </w:r>
      <w:r w:rsidR="0084560E">
        <w:instrText xml:space="preserve"> ADDIN ZOTERO_ITEM CSL_CITATION {"citationID":"9n8s3k4vo","properties":{"formattedCitation":"(Duarte et al., 2004; Feist et al., 2007; Feist and Palsson, 2008)","plainCitation":"(Duarte et al., 2004; Feist et al., 2007; Feist and Palsson, 2008)"},"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6D5734" w:rsidRPr="00795F8F">
        <w:fldChar w:fldCharType="separate"/>
      </w:r>
      <w:r w:rsidR="0084560E">
        <w:t>(Duarte et al., 2004; Feist et al., 2007; Feist and Palsson, 2008)</w:t>
      </w:r>
      <w:r w:rsidR="006D5734" w:rsidRPr="00795F8F">
        <w:fldChar w:fldCharType="end"/>
      </w:r>
      <w:r w:rsidRPr="00795F8F">
        <w:t>, have</w:t>
      </w:r>
      <w:r>
        <w:t xml:space="preserve"> e</w:t>
      </w:r>
      <w:r>
        <w:t>n</w:t>
      </w:r>
      <w:r>
        <w:t>joyed a long history of success, they remain limited in their application. Much effort is cu</w:t>
      </w:r>
      <w:r>
        <w:t>r</w:t>
      </w:r>
      <w:r>
        <w:t>rently being spent on understanding how to best integrate multiple subsystems</w:t>
      </w:r>
      <w:bookmarkStart w:id="10" w:name="ZOTERO_BREF_SEh32slhUEgt"/>
      <w:bookmarkEnd w:id="10"/>
      <w:r>
        <w:t>. For exa</w:t>
      </w:r>
      <w:r>
        <w:t>m</w:t>
      </w:r>
      <w:r>
        <w:t xml:space="preserve">ple, there are many proposed approaches to combining gene expression with metabolic flux </w:t>
      </w:r>
      <w:r w:rsidRPr="00AC3D55">
        <w:rPr>
          <w:color w:val="auto"/>
        </w:rPr>
        <w:t>networks</w:t>
      </w:r>
      <w:bookmarkStart w:id="11" w:name="ZOTERO_BREF_C3DUm66tWWUA"/>
      <w:r>
        <w:rPr>
          <w:color w:val="auto"/>
        </w:rPr>
        <w:t xml:space="preserve"> </w:t>
      </w:r>
      <w:r w:rsidR="006D5734">
        <w:rPr>
          <w:color w:val="auto"/>
        </w:rPr>
        <w:fldChar w:fldCharType="begin"/>
      </w:r>
      <w:r>
        <w:rPr>
          <w:color w:val="auto"/>
        </w:rPr>
        <w:instrText xml:space="preserve"> ADDIN ZOTERO_ITEM CSL_CITATION {"citationID":"palanhhj3","properties":{"formattedCitation":"{\\rtf (\\uc0\\u197{}kesson et al., 2004; Colijn et al., 2009; Collins et al., 2012; Fang et al., 2012; Lee et al., 2012; Mahadevan et al., 2002; O\\uc0\\u8217{}Brien et al., 2013; Van Berlo et al., 2011; Vogel and Marcotte, 2012)}","plainCitation":"(Åkesson et al., 2004; Colijn et al., 2009; Collins et al., 2012; Fang et al., 2012; Lee et al., 2012; Mahadevan et al., 2002; O’Brien et al., 2013; Van Berlo et al., 2011; Vogel and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Pr>
          <w:rFonts w:ascii="Monaco" w:hAnsi="Monaco" w:cs="Monaco"/>
          <w:color w:val="auto"/>
        </w:rPr>
        <w:instrText>∼</w:instrText>
      </w:r>
      <w:r>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6D5734">
        <w:rPr>
          <w:color w:val="auto"/>
        </w:rPr>
        <w:fldChar w:fldCharType="separate"/>
      </w:r>
      <w:r w:rsidRPr="006C6960">
        <w:rPr>
          <w:color w:val="auto"/>
        </w:rPr>
        <w:t>(Åkesson et al., 2004; Colijn et al., 2009; Collins et al., 2012; Fang et al., 2012; Lee et al., 2012; Mahadevan et al., 2002; O’Brien et al., 2013; Van Berlo et al., 2011; Vogel and Marcotte, 2012)</w:t>
      </w:r>
      <w:r w:rsidR="006D5734">
        <w:rPr>
          <w:color w:val="auto"/>
        </w:rPr>
        <w:fldChar w:fldCharType="end"/>
      </w:r>
      <w:bookmarkEnd w:id="11"/>
      <w:r w:rsidRPr="00AC3D55">
        <w:rPr>
          <w:color w:val="auto"/>
        </w:rPr>
        <w:t xml:space="preserve"> w</w:t>
      </w:r>
      <w:r>
        <w:rPr>
          <w:color w:val="auto"/>
        </w:rPr>
        <w:t xml:space="preserve">hile </w:t>
      </w:r>
      <w:r>
        <w:t xml:space="preserve">other studies are focusing on </w:t>
      </w:r>
      <w:r>
        <w:rPr>
          <w:shd w:val="clear" w:color="auto" w:fill="FFFFFF"/>
        </w:rPr>
        <w:t xml:space="preserve">integrative, whole-cell, </w:t>
      </w:r>
      <w:r w:rsidRPr="00795F8F">
        <w:t>models</w:t>
      </w:r>
      <w:bookmarkStart w:id="12" w:name="ZOTERO_BREF_il19lRhOJsDk"/>
      <w:r w:rsidRPr="00795F8F">
        <w:t xml:space="preserve"> </w:t>
      </w:r>
      <w:bookmarkEnd w:id="12"/>
      <w:r w:rsidR="006D5734" w:rsidRPr="00795F8F">
        <w:fldChar w:fldCharType="begin"/>
      </w:r>
      <w:r w:rsidRPr="00795F8F">
        <w:instrText xml:space="preserve"> ADDIN ZOTERO_ITEM CSL_CITATION {"citationID":"1s0vdfdbn1","properties":{"formattedCitation":"(Carrera et al., 2014; Karr et al.,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6D5734" w:rsidRPr="00795F8F">
        <w:fldChar w:fldCharType="separate"/>
      </w:r>
      <w:r w:rsidRPr="00795F8F">
        <w:t>(Carrera et al., 2014; Karr et al., 2012)</w:t>
      </w:r>
      <w:r w:rsidR="006D5734" w:rsidRPr="00795F8F">
        <w:fldChar w:fldCharType="end"/>
      </w:r>
      <w:r w:rsidRPr="00795F8F">
        <w:t xml:space="preserve">. </w:t>
      </w:r>
      <w:r>
        <w:t>Given the growing interest in integrative modeling approaches, there is a pressing need for studies that collect high quality genome-wide data across multiple cellular subsystems from the same biological samples.</w:t>
      </w:r>
      <w:r w:rsidR="001A7C5B" w:rsidRPr="001A7C5B">
        <w:t xml:space="preserve"> </w:t>
      </w:r>
      <w:r w:rsidR="001A7C5B">
        <w:t>Our data set is a rich resource for comparing and contrasting the response of multiple cellular subsystems.</w:t>
      </w:r>
    </w:p>
    <w:p w:rsidR="00B9696F" w:rsidRDefault="00B9696F" w:rsidP="001A7C5B">
      <w:pPr>
        <w:pStyle w:val="NoSpacing"/>
      </w:pPr>
    </w:p>
    <w:p w:rsidR="001A7C5B" w:rsidRDefault="001A7C5B" w:rsidP="001A7C5B">
      <w:pPr>
        <w:pStyle w:val="NoSpacing"/>
      </w:pPr>
      <w:r>
        <w:t>Despite the completeness and quality of our data set</w:t>
      </w:r>
      <w:r w:rsidR="008837BE">
        <w:t>, however,</w:t>
      </w:r>
      <w:r>
        <w:t xml:space="preserve"> there are a few key limit</w:t>
      </w:r>
      <w:r>
        <w:t>a</w:t>
      </w:r>
      <w:r>
        <w:t xml:space="preserve">tions concerning our approach. Our analysis via </w:t>
      </w:r>
      <w:proofErr w:type="spellStart"/>
      <w:r>
        <w:t>RNAseq</w:t>
      </w:r>
      <w:proofErr w:type="spellEnd"/>
      <w:r>
        <w:t xml:space="preserve"> and shotgun MS allows for high confidence in comparing the relative levels of a particular transcript or protein</w:t>
      </w:r>
      <w:r w:rsidR="00FC4EB7">
        <w:t xml:space="preserve"> over time</w:t>
      </w:r>
      <w:r>
        <w:t xml:space="preserve">. However, due to potential differences in detection efficiency between individual </w:t>
      </w:r>
      <w:proofErr w:type="spellStart"/>
      <w:r>
        <w:t>RNAs</w:t>
      </w:r>
      <w:proofErr w:type="spellEnd"/>
      <w:r>
        <w:t xml:space="preserve"> or peptides, care should be taken when comparing absolute abundances. In our an</w:t>
      </w:r>
      <w:r w:rsidR="00FC4EB7">
        <w:t xml:space="preserve">alysis we used the APEX method </w:t>
      </w:r>
      <w:r>
        <w:t xml:space="preserve">to account for differences in detection efficiency. We </w:t>
      </w:r>
      <w:r w:rsidR="00FC4EB7">
        <w:t>normalized</w:t>
      </w:r>
      <w:r>
        <w:t xml:space="preserve"> RN</w:t>
      </w:r>
      <w:r w:rsidR="00FC4EB7">
        <w:t xml:space="preserve">A by the length of a transcript as an </w:t>
      </w:r>
      <w:r>
        <w:t>estimate of RNA detection efficiency, for a particular experiment. This resulted in a correlation coefficient of ~0.6 between proteins and their transcripts</w:t>
      </w:r>
      <w:r w:rsidR="008837BE">
        <w:t xml:space="preserve">, a finding </w:t>
      </w:r>
      <w:r>
        <w:t>on the high end for such correlation measurements. Th</w:t>
      </w:r>
      <w:r w:rsidR="008837BE">
        <w:t xml:space="preserve">us, </w:t>
      </w:r>
      <w:r w:rsidR="00FC4EB7">
        <w:t xml:space="preserve">even straightforward </w:t>
      </w:r>
      <w:r>
        <w:t>means of correcting our experimental bias can potentially lead to reaso</w:t>
      </w:r>
      <w:r>
        <w:t>n</w:t>
      </w:r>
      <w:r>
        <w:t>able comparison</w:t>
      </w:r>
      <w:r w:rsidR="00FC4EB7">
        <w:t xml:space="preserve">s of levels between individual </w:t>
      </w:r>
      <w:proofErr w:type="spellStart"/>
      <w:r w:rsidR="00FC4EB7">
        <w:t>RNAs</w:t>
      </w:r>
      <w:proofErr w:type="spellEnd"/>
      <w:r w:rsidR="00FC4EB7">
        <w:t xml:space="preserve"> or</w:t>
      </w:r>
      <w:r>
        <w:t xml:space="preserve"> proteins. </w:t>
      </w:r>
    </w:p>
    <w:p w:rsidR="001A7C5B" w:rsidRDefault="001A7C5B" w:rsidP="001A7C5B">
      <w:pPr>
        <w:pStyle w:val="NoSpacing"/>
      </w:pPr>
    </w:p>
    <w:p w:rsidR="001A7C5B" w:rsidRDefault="001A7C5B" w:rsidP="001A7C5B">
      <w:pPr>
        <w:pStyle w:val="NoSpacing"/>
      </w:pPr>
      <w:r>
        <w:t>Though the stepwise linear function</w:t>
      </w:r>
      <w:r w:rsidR="008837BE">
        <w:t xml:space="preserve"> we used</w:t>
      </w:r>
      <w:r>
        <w:t xml:space="preserve"> </w:t>
      </w:r>
      <w:proofErr w:type="spellStart"/>
      <w:r>
        <w:t>used</w:t>
      </w:r>
      <w:proofErr w:type="spellEnd"/>
      <w:r>
        <w:t xml:space="preserve"> for modeling works for a majority of our expression profiles, in so</w:t>
      </w:r>
      <w:r w:rsidR="00FC4EB7">
        <w:t>me cases it over</w:t>
      </w:r>
      <w:r w:rsidR="008837BE">
        <w:t>-</w:t>
      </w:r>
      <w:r w:rsidR="00FC4EB7">
        <w:t xml:space="preserve">fits the data </w:t>
      </w:r>
      <w:r>
        <w:t>and in other cases the function is u</w:t>
      </w:r>
      <w:r>
        <w:t>n</w:t>
      </w:r>
      <w:r>
        <w:t xml:space="preserve">able to </w:t>
      </w:r>
      <w:r w:rsidR="00FC4EB7">
        <w:t xml:space="preserve">capture the underlying behavior. </w:t>
      </w:r>
      <w:r>
        <w:t>An example of a profile that may be under</w:t>
      </w:r>
      <w:r w:rsidR="008837BE">
        <w:t>-</w:t>
      </w:r>
      <w:r w:rsidR="00FC4EB7">
        <w:t>constrained</w:t>
      </w:r>
      <w:r>
        <w:t xml:space="preserve"> is a gene that is </w:t>
      </w:r>
      <w:proofErr w:type="gramStart"/>
      <w:r>
        <w:t>up</w:t>
      </w:r>
      <w:r w:rsidR="008837BE">
        <w:t>-</w:t>
      </w:r>
      <w:r>
        <w:t xml:space="preserve"> or down</w:t>
      </w:r>
      <w:r w:rsidR="008837BE">
        <w:t>-</w:t>
      </w:r>
      <w:r>
        <w:t>regulated</w:t>
      </w:r>
      <w:proofErr w:type="gramEnd"/>
      <w:r>
        <w:t xml:space="preserve"> without further changes to expression. In this case the free time parameters </w:t>
      </w:r>
      <w:r w:rsidR="00D85427" w:rsidRPr="00D85427">
        <w:rPr>
          <w:i/>
        </w:rPr>
        <w:t>t</w:t>
      </w:r>
      <w:r>
        <w:t>2</w:t>
      </w:r>
      <w:r w:rsidR="008837BE">
        <w:t xml:space="preserve"> through </w:t>
      </w:r>
      <w:r w:rsidR="00D85427" w:rsidRPr="00D85427">
        <w:rPr>
          <w:i/>
        </w:rPr>
        <w:t>t</w:t>
      </w:r>
      <w:r>
        <w:t xml:space="preserve">4, along with amplitude parameter </w:t>
      </w:r>
      <w:r w:rsidR="00D85427" w:rsidRPr="00D85427">
        <w:rPr>
          <w:i/>
        </w:rPr>
        <w:t>A</w:t>
      </w:r>
      <w:r>
        <w:t xml:space="preserve">2, may be under-constrained. Even in this case, however, the parameters </w:t>
      </w:r>
      <w:r w:rsidR="00D85427" w:rsidRPr="00D85427">
        <w:rPr>
          <w:i/>
        </w:rPr>
        <w:t>t</w:t>
      </w:r>
      <w:r>
        <w:t xml:space="preserve">1, </w:t>
      </w:r>
      <w:r w:rsidR="00D85427" w:rsidRPr="00D85427">
        <w:rPr>
          <w:i/>
        </w:rPr>
        <w:t>t</w:t>
      </w:r>
      <w:r>
        <w:t>2+</w:t>
      </w:r>
      <w:r w:rsidR="00D85427" w:rsidRPr="00D85427">
        <w:rPr>
          <w:i/>
        </w:rPr>
        <w:t>t</w:t>
      </w:r>
      <w:r>
        <w:t>3+</w:t>
      </w:r>
      <w:r w:rsidR="00D85427" w:rsidRPr="00D85427">
        <w:rPr>
          <w:i/>
        </w:rPr>
        <w:t>t</w:t>
      </w:r>
      <w:r>
        <w:t xml:space="preserve">4, </w:t>
      </w:r>
      <w:r w:rsidR="00D85427" w:rsidRPr="00D85427">
        <w:rPr>
          <w:i/>
        </w:rPr>
        <w:t>A</w:t>
      </w:r>
      <w:r>
        <w:t>1</w:t>
      </w:r>
      <w:r w:rsidR="00B9696F">
        <w:t>,</w:t>
      </w:r>
      <w:r>
        <w:t xml:space="preserve"> and </w:t>
      </w:r>
      <w:r w:rsidR="00D85427" w:rsidRPr="00D85427">
        <w:rPr>
          <w:i/>
        </w:rPr>
        <w:t>A</w:t>
      </w:r>
      <w:r>
        <w:t>3 are still well constrained, providing enough information to reliably sort the</w:t>
      </w:r>
      <w:r w:rsidR="00FC4EB7">
        <w:t xml:space="preserve"> profiles based upon behavior.  More complicated behavio</w:t>
      </w:r>
      <w:bookmarkStart w:id="13" w:name="_GoBack"/>
      <w:bookmarkEnd w:id="13"/>
      <w:r w:rsidR="00FC4EB7">
        <w:t xml:space="preserve">r, such as multiple peaks separated in time, </w:t>
      </w:r>
      <w:r w:rsidR="008F0DD3">
        <w:t>can</w:t>
      </w:r>
      <w:r w:rsidR="009C2E15">
        <w:t>not</w:t>
      </w:r>
      <w:r w:rsidR="008F0DD3">
        <w:t xml:space="preserve"> be captured by our function. T</w:t>
      </w:r>
      <w:r w:rsidR="00FC4EB7">
        <w:t>he presence of these</w:t>
      </w:r>
      <w:r w:rsidR="008F0DD3">
        <w:t xml:space="preserve"> more complicated beha</w:t>
      </w:r>
      <w:r w:rsidR="008F0DD3">
        <w:t>v</w:t>
      </w:r>
      <w:r w:rsidR="008F0DD3">
        <w:t>iors</w:t>
      </w:r>
      <w:r w:rsidR="00FC4EB7">
        <w:t xml:space="preserve"> was rare enough </w:t>
      </w:r>
      <w:r w:rsidR="008F0DD3">
        <w:t>as to not warrant special consideration.</w:t>
      </w:r>
    </w:p>
    <w:p w:rsidR="005A50CF" w:rsidRDefault="00BA5B3C" w:rsidP="005A50CF">
      <w:pPr>
        <w:pStyle w:val="Heading1"/>
      </w:pPr>
      <w:r>
        <w:t>Methods</w:t>
      </w:r>
    </w:p>
    <w:p w:rsidR="005A50CF" w:rsidRDefault="00BA5B3C" w:rsidP="005A50CF">
      <w:pPr>
        <w:pStyle w:val="Heading2"/>
      </w:pPr>
      <w:r>
        <w:t>Growth procedure</w:t>
      </w:r>
    </w:p>
    <w:p w:rsidR="005A50CF" w:rsidRDefault="00BA5B3C" w:rsidP="00A3644C">
      <w:pPr>
        <w:pStyle w:val="NoSpacing"/>
      </w:pPr>
      <w:r>
        <w:rPr>
          <w:i/>
          <w:iCs/>
        </w:rPr>
        <w:t xml:space="preserve">E. </w:t>
      </w:r>
      <w:proofErr w:type="gramStart"/>
      <w:r>
        <w:rPr>
          <w:i/>
          <w:iCs/>
        </w:rPr>
        <w:t>coli</w:t>
      </w:r>
      <w:proofErr w:type="gramEnd"/>
      <w:r w:rsidR="00B50EB1">
        <w:rPr>
          <w:i/>
          <w:iCs/>
        </w:rPr>
        <w:t xml:space="preserve"> </w:t>
      </w:r>
      <w:r w:rsidR="00B50EB1" w:rsidRPr="00B50EB1">
        <w:rPr>
          <w:iCs/>
        </w:rPr>
        <w:t>B</w:t>
      </w:r>
      <w:r w:rsidRPr="00B50EB1">
        <w:rPr>
          <w:iCs/>
        </w:rPr>
        <w:t xml:space="preserve"> REL606</w:t>
      </w:r>
      <w:r>
        <w:t xml:space="preserve"> was inoculated from freezer stock in 50mL DM500 and incubated at 37C overnight. 500 </w:t>
      </w:r>
      <w:proofErr w:type="spellStart"/>
      <w:r>
        <w:t>uL</w:t>
      </w:r>
      <w:proofErr w:type="spellEnd"/>
      <w:r>
        <w:t xml:space="preserve"> of the overnight culture was diluted in 50mL of DM500 at 37C and grown for 24hrs. On the day of the experiment, 500UL of the 24hr culture was added to 10 flasks containing 50mL DM500 each, grown at 37C. At each time point 1ml was removed from the flasks, washed with 0.7% </w:t>
      </w:r>
      <w:proofErr w:type="gramStart"/>
      <w:r>
        <w:t>NACL,</w:t>
      </w:r>
      <w:proofErr w:type="gramEnd"/>
      <w:r>
        <w:t xml:space="preserve"> spun down, the supernatant was removed, and the remai</w:t>
      </w:r>
      <w:r>
        <w:t>n</w:t>
      </w:r>
      <w:r>
        <w:t>ing cell pellet was flash frozen using liquid nitrogen and stored at –80C.</w:t>
      </w:r>
    </w:p>
    <w:p w:rsidR="005A50CF" w:rsidRDefault="00BA5B3C" w:rsidP="005A50CF">
      <w:pPr>
        <w:pStyle w:val="Heading2"/>
      </w:pPr>
      <w:proofErr w:type="spellStart"/>
      <w:r>
        <w:t>RNAseq</w:t>
      </w:r>
      <w:proofErr w:type="spellEnd"/>
    </w:p>
    <w:p w:rsidR="005A50CF" w:rsidRDefault="00BA5B3C" w:rsidP="00A3644C">
      <w:pPr>
        <w:pStyle w:val="NoSpacing"/>
      </w:pPr>
      <w:r>
        <w:t xml:space="preserve">Total RNA was isolated from cell pellets using </w:t>
      </w:r>
      <w:proofErr w:type="spellStart"/>
      <w:r>
        <w:t>RNAsnap</w:t>
      </w:r>
      <w:proofErr w:type="spellEnd"/>
      <w:r>
        <w:t xml:space="preserve"> </w:t>
      </w:r>
      <w:proofErr w:type="gramStart"/>
      <w:r w:rsidRPr="00795F8F">
        <w:t>method</w:t>
      </w:r>
      <w:bookmarkStart w:id="14" w:name="__UnoMark__1956_580114490"/>
      <w:r w:rsidR="00264ECA" w:rsidRPr="00795F8F">
        <w:t xml:space="preserve"> </w:t>
      </w:r>
      <w:bookmarkStart w:id="15" w:name="__UnoMark__1842_580114490"/>
      <w:bookmarkStart w:id="16" w:name="ZOTERO_BREF_BMoCbG55xRrj"/>
      <w:bookmarkEnd w:id="14"/>
      <w:bookmarkEnd w:id="15"/>
      <w:bookmarkEnd w:id="16"/>
      <w:r w:rsidR="002C1CF2" w:rsidRPr="00795F8F">
        <w:t>.</w:t>
      </w:r>
      <w:proofErr w:type="gramEnd"/>
      <w:r w:rsidRPr="00795F8F">
        <w:t xml:space="preserve"> After</w:t>
      </w:r>
      <w:r>
        <w:t xml:space="preserve"> extraction, RNA was ethanol precipitated and </w:t>
      </w:r>
      <w:proofErr w:type="spellStart"/>
      <w:r>
        <w:t>resuspended</w:t>
      </w:r>
      <w:proofErr w:type="spellEnd"/>
      <w:r>
        <w:t xml:space="preserve"> in 100ul ultra pure water. The RNA was then cleaned and </w:t>
      </w:r>
      <w:proofErr w:type="spellStart"/>
      <w:r>
        <w:t>DNase</w:t>
      </w:r>
      <w:proofErr w:type="spellEnd"/>
      <w:r>
        <w:t xml:space="preserve"> treated using </w:t>
      </w:r>
      <w:proofErr w:type="spellStart"/>
      <w:r>
        <w:t>Zymo</w:t>
      </w:r>
      <w:proofErr w:type="spellEnd"/>
      <w:r>
        <w:t xml:space="preserve"> Clean and Concentrator 25 (</w:t>
      </w:r>
      <w:proofErr w:type="spellStart"/>
      <w:r>
        <w:t>Zymo</w:t>
      </w:r>
      <w:proofErr w:type="spellEnd"/>
      <w:r>
        <w:t xml:space="preserve"> Research). RNA was then eluted in 50ul ultra pure water. Total RNA concentration was d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Ribosomal RNA was depleted using Gram-negative bact</w:t>
      </w:r>
      <w:r>
        <w:t>e</w:t>
      </w:r>
      <w:r>
        <w:t xml:space="preserve">ria </w:t>
      </w:r>
      <w:proofErr w:type="spellStart"/>
      <w:r>
        <w:t>RiboZero</w:t>
      </w:r>
      <w:proofErr w:type="spellEnd"/>
      <w:r>
        <w:t xml:space="preserve"> </w:t>
      </w:r>
      <w:proofErr w:type="spellStart"/>
      <w:r>
        <w:t>rRNA</w:t>
      </w:r>
      <w:proofErr w:type="spellEnd"/>
      <w:r>
        <w:t xml:space="preserve"> removal kit (</w:t>
      </w:r>
      <w:proofErr w:type="spellStart"/>
      <w:r>
        <w:t>Epicentre</w:t>
      </w:r>
      <w:proofErr w:type="spellEnd"/>
      <w:r>
        <w:t>). After depletion the RNA was ethanol precip</w:t>
      </w:r>
      <w:r>
        <w:t>i</w:t>
      </w:r>
      <w:r>
        <w:t xml:space="preserve">tated and </w:t>
      </w:r>
      <w:proofErr w:type="spellStart"/>
      <w:r>
        <w:t>resuspended</w:t>
      </w:r>
      <w:proofErr w:type="spellEnd"/>
      <w:r>
        <w:t xml:space="preserve"> in 20ul ultra pure water. RNA concentration was determined using </w:t>
      </w:r>
      <w:proofErr w:type="spellStart"/>
      <w:r>
        <w:t>Qubit</w:t>
      </w:r>
      <w:proofErr w:type="spellEnd"/>
      <w:r>
        <w:t xml:space="preserve"> 2.0 </w:t>
      </w:r>
      <w:proofErr w:type="spellStart"/>
      <w:r>
        <w:t>Fluorometer</w:t>
      </w:r>
      <w:proofErr w:type="spellEnd"/>
      <w:r>
        <w:t xml:space="preserve"> (Life Technologies).</w:t>
      </w:r>
      <w:r w:rsidR="00E849A7">
        <w:t xml:space="preserve"> </w:t>
      </w:r>
      <w:r>
        <w:t xml:space="preserve">RNA was then fragmented to approximately 250 </w:t>
      </w:r>
      <w:proofErr w:type="spellStart"/>
      <w:r>
        <w:t>bp</w:t>
      </w:r>
      <w:proofErr w:type="spellEnd"/>
      <w:r>
        <w:t xml:space="preserve"> using </w:t>
      </w:r>
      <w:proofErr w:type="spellStart"/>
      <w:r>
        <w:t>NEBNext</w:t>
      </w:r>
      <w:proofErr w:type="spellEnd"/>
      <w:r>
        <w:t xml:space="preserve"> Magnesium RNA Fragmentation Module (New England </w:t>
      </w:r>
      <w:proofErr w:type="spellStart"/>
      <w:r>
        <w:t>Biolabs</w:t>
      </w:r>
      <w:proofErr w:type="spellEnd"/>
      <w:r>
        <w:t xml:space="preserve">). After fragmentation the RNA was ethanol precipitated and </w:t>
      </w:r>
      <w:proofErr w:type="spellStart"/>
      <w:r>
        <w:t>resuspended</w:t>
      </w:r>
      <w:proofErr w:type="spellEnd"/>
      <w:r>
        <w:t xml:space="preserve"> in 20ul ultra pure water. After fragmentation, the RNA was </w:t>
      </w:r>
      <w:proofErr w:type="spellStart"/>
      <w:r>
        <w:t>Kinase</w:t>
      </w:r>
      <w:proofErr w:type="spellEnd"/>
      <w:r>
        <w:t xml:space="preserve"> treated using T4 PNK (New England </w:t>
      </w:r>
      <w:proofErr w:type="spellStart"/>
      <w:r>
        <w:t>Biolabs</w:t>
      </w:r>
      <w:proofErr w:type="spellEnd"/>
      <w:r>
        <w:t xml:space="preserve">). The RNA was ethanol precipitated and </w:t>
      </w:r>
      <w:proofErr w:type="spellStart"/>
      <w:r>
        <w:t>resuspended</w:t>
      </w:r>
      <w:proofErr w:type="spellEnd"/>
      <w:r>
        <w:t xml:space="preserve"> in 20ul ultra pure water. Library prepar</w:t>
      </w:r>
      <w:r>
        <w:t>a</w:t>
      </w:r>
      <w:r>
        <w:t xml:space="preserve">tion was done using </w:t>
      </w:r>
      <w:proofErr w:type="spellStart"/>
      <w:r>
        <w:t>NEBNext</w:t>
      </w:r>
      <w:proofErr w:type="spellEnd"/>
      <w:r>
        <w:t xml:space="preserve"> Small RNA Library Prep Set for </w:t>
      </w:r>
      <w:proofErr w:type="spellStart"/>
      <w:r>
        <w:t>Illumina</w:t>
      </w:r>
      <w:proofErr w:type="spellEnd"/>
      <w:r>
        <w:t>, Multiplex Compat</w:t>
      </w:r>
      <w:r>
        <w:t>i</w:t>
      </w:r>
      <w:r>
        <w:t xml:space="preserve">ble (New England </w:t>
      </w:r>
      <w:proofErr w:type="spellStart"/>
      <w:r>
        <w:t>Biolabs</w:t>
      </w:r>
      <w:proofErr w:type="spellEnd"/>
      <w:r>
        <w:t xml:space="preserve">). Each sample was multiplexed using </w:t>
      </w:r>
      <w:proofErr w:type="spellStart"/>
      <w:r>
        <w:t>NEBNext</w:t>
      </w:r>
      <w:proofErr w:type="spellEnd"/>
      <w:r>
        <w:t xml:space="preserve"> Multiplex </w:t>
      </w:r>
      <w:proofErr w:type="spellStart"/>
      <w:r>
        <w:t>Oligos</w:t>
      </w:r>
      <w:proofErr w:type="spellEnd"/>
      <w:r>
        <w:t xml:space="preserve"> for </w:t>
      </w:r>
      <w:proofErr w:type="spellStart"/>
      <w:r>
        <w:t>Illumina</w:t>
      </w:r>
      <w:proofErr w:type="spellEnd"/>
      <w:r>
        <w:t xml:space="preserve"> (New England </w:t>
      </w:r>
      <w:proofErr w:type="spellStart"/>
      <w:r>
        <w:t>Biolabs</w:t>
      </w:r>
      <w:proofErr w:type="spellEnd"/>
      <w:r>
        <w:t>). After library preparation samples were ethanol pr</w:t>
      </w:r>
      <w:r>
        <w:t>e</w:t>
      </w:r>
      <w:r>
        <w:t xml:space="preserve">cipitated and then run on a 4% </w:t>
      </w:r>
      <w:proofErr w:type="spellStart"/>
      <w:r>
        <w:t>agarose</w:t>
      </w:r>
      <w:proofErr w:type="spellEnd"/>
      <w:r>
        <w:t xml:space="preserve"> gel. All DNA greater than 100 </w:t>
      </w:r>
      <w:proofErr w:type="spellStart"/>
      <w:r>
        <w:t>bp</w:t>
      </w:r>
      <w:proofErr w:type="spellEnd"/>
      <w:r>
        <w:t xml:space="preserve"> was excised and cleaned using </w:t>
      </w:r>
      <w:proofErr w:type="spellStart"/>
      <w:r>
        <w:t>Zymoclean</w:t>
      </w:r>
      <w:proofErr w:type="spellEnd"/>
      <w:r>
        <w:t xml:space="preserve"> Gel DNA Recovery kit (</w:t>
      </w:r>
      <w:proofErr w:type="spellStart"/>
      <w:r>
        <w:t>Zymo</w:t>
      </w:r>
      <w:proofErr w:type="spellEnd"/>
      <w:r>
        <w:t xml:space="preserve"> Research).</w:t>
      </w:r>
      <w:r w:rsidR="00795F8F">
        <w:t xml:space="preserve"> </w:t>
      </w:r>
      <w:r>
        <w:t>Final library concentr</w:t>
      </w:r>
      <w:r>
        <w:t>a</w:t>
      </w:r>
      <w:r>
        <w:t xml:space="preserve">tion was d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Libraries were s</w:t>
      </w:r>
      <w:r>
        <w:t>e</w:t>
      </w:r>
      <w:r>
        <w:t xml:space="preserve">quenced using an </w:t>
      </w:r>
      <w:proofErr w:type="spellStart"/>
      <w:r>
        <w:t>Illumina</w:t>
      </w:r>
      <w:proofErr w:type="spellEnd"/>
      <w:r>
        <w:t xml:space="preserve"> </w:t>
      </w:r>
      <w:proofErr w:type="spellStart"/>
      <w:r>
        <w:t>HiSeq</w:t>
      </w:r>
      <w:proofErr w:type="spellEnd"/>
      <w:r>
        <w:t xml:space="preserve"> 2500 at the Genomic Sequencing and Analysis Facility (GSAF) at the University of Texas at Austin.</w:t>
      </w:r>
    </w:p>
    <w:p w:rsidR="00A3644C" w:rsidRDefault="00A3644C" w:rsidP="00A3644C">
      <w:pPr>
        <w:pStyle w:val="NoSpacing"/>
      </w:pPr>
    </w:p>
    <w:p w:rsidR="005A50CF" w:rsidRPr="005A50CF" w:rsidRDefault="00BA5B3C" w:rsidP="00A3644C">
      <w:pPr>
        <w:pStyle w:val="NoSpacing"/>
      </w:pPr>
      <w:r>
        <w:t>For RNA-</w:t>
      </w:r>
      <w:proofErr w:type="spellStart"/>
      <w:r>
        <w:t>seq</w:t>
      </w:r>
      <w:proofErr w:type="spellEnd"/>
      <w:r>
        <w:t xml:space="preserve"> analysis, we used our own custom analysis pipeline using the REL606 E</w:t>
      </w:r>
      <w:r>
        <w:t>s</w:t>
      </w:r>
      <w:r>
        <w:t xml:space="preserve">cherichia coli B strain genome as the reference </w:t>
      </w:r>
      <w:r w:rsidRPr="00795F8F">
        <w:t xml:space="preserve">sequence </w:t>
      </w:r>
      <w:bookmarkStart w:id="17" w:name="__UnoMark__1843_580114490"/>
      <w:bookmarkStart w:id="18" w:name="ZOTERO_BREF_bgase0I5G9c5"/>
      <w:bookmarkEnd w:id="17"/>
      <w:bookmarkEnd w:id="18"/>
      <w:r w:rsidR="006D5734" w:rsidRPr="00795F8F">
        <w:fldChar w:fldCharType="begin"/>
      </w:r>
      <w:r w:rsidR="006C6960" w:rsidRPr="00795F8F">
        <w:instrText xml:space="preserve"> ADDIN ZOTERO_ITEM CSL_CITATION {"citationID":"145ebmbo0u","properties":{"formattedCitation":"(Jeong et al.,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006C6960" w:rsidRPr="00795F8F">
        <w:rPr>
          <w:rFonts w:ascii="Monaco" w:hAnsi="Monaco" w:cs="Monaco"/>
        </w:rPr>
        <w:instrText>∼</w:instrText>
      </w:r>
      <w:r w:rsidR="006C6960" w:rsidRPr="00795F8F">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6D5734" w:rsidRPr="00795F8F">
        <w:fldChar w:fldCharType="separate"/>
      </w:r>
      <w:r w:rsidR="006C6960" w:rsidRPr="00795F8F">
        <w:t>(Jeong et al., 2009)</w:t>
      </w:r>
      <w:r w:rsidR="006D5734" w:rsidRPr="00795F8F">
        <w:fldChar w:fldCharType="end"/>
      </w:r>
      <w:r w:rsidR="002C1CF2" w:rsidRPr="00795F8F">
        <w:t>.</w:t>
      </w:r>
      <w:r w:rsidRPr="00795F8F">
        <w:t xml:space="preserve"> Prior to ma</w:t>
      </w:r>
      <w:r w:rsidRPr="00795F8F">
        <w:t>p</w:t>
      </w:r>
      <w:r w:rsidRPr="00795F8F">
        <w:t>ping, all of the single-end reads have had th</w:t>
      </w:r>
      <w:r w:rsidR="00264ECA" w:rsidRPr="00795F8F">
        <w:t>e adapters trimmed using FLEXBAR</w:t>
      </w:r>
      <w:r w:rsidRPr="00795F8F">
        <w:t xml:space="preserve"> 2.31</w:t>
      </w:r>
      <w:bookmarkStart w:id="19" w:name="__UnoMark__1964_580114490"/>
      <w:r w:rsidR="00264ECA" w:rsidRPr="00795F8F">
        <w:t xml:space="preserve"> </w:t>
      </w:r>
      <w:bookmarkStart w:id="20" w:name="__UnoMark__1844_580114490"/>
      <w:bookmarkStart w:id="21" w:name="ZOTERO_BREF_2DeZH8Qq5rmA"/>
      <w:bookmarkEnd w:id="19"/>
      <w:bookmarkEnd w:id="20"/>
      <w:bookmarkEnd w:id="21"/>
      <w:r w:rsidR="006D5734" w:rsidRPr="00795F8F">
        <w:fldChar w:fldCharType="begin"/>
      </w:r>
      <w:r w:rsidR="006C6960" w:rsidRPr="00795F8F">
        <w:instrText xml:space="preserve"> ADDIN ZOTERO_ITEM CSL_CITATION {"citationID":"18ifua9lst","properties":{"formattedCitation":"(Dodt et al.,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6D5734" w:rsidRPr="00795F8F">
        <w:fldChar w:fldCharType="separate"/>
      </w:r>
      <w:r w:rsidR="006C6960" w:rsidRPr="00795F8F">
        <w:t>(Dodt et al., 2012)</w:t>
      </w:r>
      <w:r w:rsidR="006D5734" w:rsidRPr="00795F8F">
        <w:fldChar w:fldCharType="end"/>
      </w:r>
      <w:r w:rsidR="002C1CF2" w:rsidRPr="00795F8F">
        <w:t>.</w:t>
      </w:r>
      <w:r w:rsidRPr="00795F8F">
        <w:t xml:space="preserve"> Mapping was </w:t>
      </w:r>
      <w:r w:rsidR="004B6E74" w:rsidRPr="00795F8F">
        <w:t>carried out using bowtie2 2.1.0</w:t>
      </w:r>
      <w:r w:rsidRPr="00795F8F">
        <w:t xml:space="preserve"> with</w:t>
      </w:r>
      <w:r w:rsidR="00264ECA" w:rsidRPr="00795F8F">
        <w:t xml:space="preserve"> the</w:t>
      </w:r>
      <w:r w:rsidRPr="00795F8F">
        <w:t xml:space="preserve"> –k 1 option to achieve one unique mapping location per read</w:t>
      </w:r>
      <w:bookmarkStart w:id="22" w:name="__UnoMark__1968_580114490"/>
      <w:r w:rsidR="00264ECA" w:rsidRPr="00795F8F">
        <w:t xml:space="preserve"> </w:t>
      </w:r>
      <w:bookmarkStart w:id="23" w:name="__UnoMark__1845_580114490"/>
      <w:bookmarkStart w:id="24" w:name="ZOTERO_BREF_vxqGDwOKtNIl"/>
      <w:bookmarkEnd w:id="22"/>
      <w:bookmarkEnd w:id="23"/>
      <w:bookmarkEnd w:id="24"/>
      <w:r w:rsidR="006D5734" w:rsidRPr="00795F8F">
        <w:fldChar w:fldCharType="begin"/>
      </w:r>
      <w:r w:rsidR="006C6960" w:rsidRPr="00795F8F">
        <w:instrText xml:space="preserve"> ADDIN ZOTERO_ITEM CSL_CITATION {"citationID":"1r7vcf14tl","properties":{"formattedCitation":"(Langmead and Salzberg, 2012)","plainCitation":"(Langmead and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6D5734" w:rsidRPr="00795F8F">
        <w:fldChar w:fldCharType="separate"/>
      </w:r>
      <w:r w:rsidR="006C6960" w:rsidRPr="00795F8F">
        <w:t>(Langmead and Salzberg, 2012)</w:t>
      </w:r>
      <w:r w:rsidR="006D5734" w:rsidRPr="00795F8F">
        <w:fldChar w:fldCharType="end"/>
      </w:r>
      <w:r w:rsidR="002C1CF2" w:rsidRPr="00795F8F">
        <w:t>.</w:t>
      </w:r>
      <w:r w:rsidRPr="00795F8F">
        <w:t xml:space="preserve"> Raw number of reads mapping per gene were counted using </w:t>
      </w:r>
      <w:proofErr w:type="spellStart"/>
      <w:r w:rsidRPr="00795F8F">
        <w:t>htseq</w:t>
      </w:r>
      <w:proofErr w:type="spellEnd"/>
      <w:r w:rsidRPr="00795F8F">
        <w:t>-count 0.6.0</w:t>
      </w:r>
      <w:bookmarkStart w:id="25" w:name="__UnoMark__1972_580114490"/>
      <w:r w:rsidR="00264ECA" w:rsidRPr="00795F8F">
        <w:t xml:space="preserve"> </w:t>
      </w:r>
      <w:bookmarkStart w:id="26" w:name="__UnoMark__1846_580114490"/>
      <w:bookmarkStart w:id="27" w:name="ZOTERO_BREF_6p42TyrqAY8W"/>
      <w:bookmarkEnd w:id="25"/>
      <w:bookmarkEnd w:id="26"/>
      <w:bookmarkEnd w:id="27"/>
      <w:r w:rsidR="006D5734" w:rsidRPr="00795F8F">
        <w:fldChar w:fldCharType="begin"/>
      </w:r>
      <w:r w:rsidR="006C6960" w:rsidRPr="00795F8F">
        <w:instrText xml:space="preserve"> ADDIN ZOTERO_ITEM CSL_CITATION {"citationID":"59n15kv0q","properties":{"formattedCitation":"(Anders et al.,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6D5734" w:rsidRPr="00795F8F">
        <w:fldChar w:fldCharType="separate"/>
      </w:r>
      <w:r w:rsidR="006C6960" w:rsidRPr="00795F8F">
        <w:t>(Anders et al., 2014)</w:t>
      </w:r>
      <w:r w:rsidR="006D5734" w:rsidRPr="00795F8F">
        <w:fldChar w:fldCharType="end"/>
      </w:r>
      <w:r w:rsidR="002C1CF2" w:rsidRPr="00795F8F">
        <w:t>.</w:t>
      </w:r>
      <w:r w:rsidRPr="00795F8F">
        <w:t xml:space="preserve"> The</w:t>
      </w:r>
      <w:r>
        <w:t xml:space="preserve"> exact pipeline is available at </w:t>
      </w:r>
      <w:hyperlink r:id="rId12" w:history="1">
        <w:r w:rsidR="002C1CF2" w:rsidRPr="00FB7C4E">
          <w:rPr>
            <w:rStyle w:val="Hyperlink"/>
          </w:rPr>
          <w:t>https://github.com/clauswilke/Ecoli_RNAseq</w:t>
        </w:r>
      </w:hyperlink>
      <w:r w:rsidRPr="005A50CF">
        <w:t>.</w:t>
      </w:r>
    </w:p>
    <w:p w:rsidR="005A50CF" w:rsidRDefault="00BA5B3C" w:rsidP="005A50CF">
      <w:pPr>
        <w:pStyle w:val="Heading2"/>
      </w:pPr>
      <w:r>
        <w:t>Proteomics</w:t>
      </w:r>
    </w:p>
    <w:p w:rsidR="005A50CF" w:rsidRDefault="00BA5B3C" w:rsidP="00A3644C">
      <w:pPr>
        <w:pStyle w:val="NoSpacing"/>
      </w:pPr>
      <w:r>
        <w:t>F</w:t>
      </w:r>
      <w:r w:rsidR="00A3644C">
        <w:t>ro</w:t>
      </w:r>
      <w:r>
        <w:t xml:space="preserve">zen pellets where </w:t>
      </w:r>
      <w:proofErr w:type="spellStart"/>
      <w:r>
        <w:t>resuspended</w:t>
      </w:r>
      <w:proofErr w:type="spellEnd"/>
      <w:r>
        <w:t xml:space="preserve"> in 300 </w:t>
      </w:r>
      <w:proofErr w:type="spellStart"/>
      <w:r>
        <w:t>uL</w:t>
      </w:r>
      <w:proofErr w:type="spellEnd"/>
      <w:r>
        <w:t xml:space="preserve"> of buffer (50mM </w:t>
      </w:r>
      <w:proofErr w:type="spellStart"/>
      <w:r>
        <w:t>Tris</w:t>
      </w:r>
      <w:proofErr w:type="spellEnd"/>
      <w:r>
        <w:t xml:space="preserve">-HCL pH 8.1,100mM KCL, 5mM MgCl2). 50UL of sample was removed for </w:t>
      </w:r>
      <w:proofErr w:type="spellStart"/>
      <w:r>
        <w:t>preparation</w:t>
      </w:r>
      <w:proofErr w:type="gramStart"/>
      <w:r>
        <w:t>,treated</w:t>
      </w:r>
      <w:proofErr w:type="spellEnd"/>
      <w:proofErr w:type="gramEnd"/>
      <w:r>
        <w:t xml:space="preserve"> with 50uL </w:t>
      </w:r>
      <w:proofErr w:type="spellStart"/>
      <w:r>
        <w:t>trifluoroethanol</w:t>
      </w:r>
      <w:proofErr w:type="spellEnd"/>
      <w:r>
        <w:t xml:space="preserve"> (TFE), and placed on ice for 15min. DTT was then added to a final conce</w:t>
      </w:r>
      <w:r>
        <w:t>n</w:t>
      </w:r>
      <w:r>
        <w:t xml:space="preserve">tration of 5mM and incubated at 55C for 45 min. Samples where </w:t>
      </w:r>
      <w:proofErr w:type="spellStart"/>
      <w:r>
        <w:t>alkylated</w:t>
      </w:r>
      <w:proofErr w:type="spellEnd"/>
      <w:r>
        <w:rPr>
          <w:color w:val="545454"/>
        </w:rPr>
        <w:t xml:space="preserve"> </w:t>
      </w:r>
      <w:r>
        <w:t xml:space="preserve">by addition of </w:t>
      </w:r>
      <w:proofErr w:type="spellStart"/>
      <w:r>
        <w:t>Iodoacetamide</w:t>
      </w:r>
      <w:proofErr w:type="spellEnd"/>
      <w:r>
        <w:t xml:space="preserve"> (IAM) to a final concentration of 15mM. </w:t>
      </w:r>
      <w:proofErr w:type="spellStart"/>
      <w:r>
        <w:t>Trypsin</w:t>
      </w:r>
      <w:proofErr w:type="spellEnd"/>
      <w:r>
        <w:t xml:space="preserve"> digest was performed by addition of 800uL of 50mM </w:t>
      </w:r>
      <w:proofErr w:type="spellStart"/>
      <w:r>
        <w:t>Tris</w:t>
      </w:r>
      <w:proofErr w:type="spellEnd"/>
      <w:r>
        <w:t xml:space="preserve"> pH 8.0, 2mM CaCl2 followed by 2ug of </w:t>
      </w:r>
      <w:proofErr w:type="spellStart"/>
      <w:r>
        <w:t>trypsin</w:t>
      </w:r>
      <w:proofErr w:type="spellEnd"/>
      <w:r>
        <w:t>. Digestion took place at 37C for 4-5 hrs and was stopped by 10uL of formic acid (1% vol./</w:t>
      </w:r>
      <w:proofErr w:type="spellStart"/>
      <w:r>
        <w:t>vol</w:t>
      </w:r>
      <w:proofErr w:type="spellEnd"/>
      <w:r>
        <w:t>). Sa</w:t>
      </w:r>
      <w:r>
        <w:t>m</w:t>
      </w:r>
      <w:r>
        <w:t xml:space="preserve">ples where </w:t>
      </w:r>
      <w:proofErr w:type="gramStart"/>
      <w:r>
        <w:t xml:space="preserve">then  </w:t>
      </w:r>
      <w:proofErr w:type="spellStart"/>
      <w:r>
        <w:t>Ultrafiltrated</w:t>
      </w:r>
      <w:proofErr w:type="spellEnd"/>
      <w:proofErr w:type="gramEnd"/>
      <w:r>
        <w:t xml:space="preserve"> to remove insoluble and undigested material using </w:t>
      </w:r>
      <w:proofErr w:type="spellStart"/>
      <w:r>
        <w:t>Amicon</w:t>
      </w:r>
      <w:proofErr w:type="spellEnd"/>
      <w:r>
        <w:t xml:space="preserve"> Ultra MWCO 10kD spin-caps and finally concentrated and purified by C18 filtration. </w:t>
      </w:r>
    </w:p>
    <w:p w:rsidR="005A50CF" w:rsidRDefault="00BA5B3C" w:rsidP="00A3644C">
      <w:pPr>
        <w:pStyle w:val="NoSpacing"/>
      </w:pPr>
      <w:r>
        <w:t xml:space="preserve">Liquid </w:t>
      </w:r>
      <w:proofErr w:type="spellStart"/>
      <w:r>
        <w:t>chormotography</w:t>
      </w:r>
      <w:proofErr w:type="spellEnd"/>
      <w:r>
        <w:t xml:space="preserve"> and mass spectrometry (LC/MS) was carried out on </w:t>
      </w:r>
      <w:proofErr w:type="gramStart"/>
      <w:r>
        <w:t>a</w:t>
      </w:r>
      <w:proofErr w:type="gramEnd"/>
      <w:r>
        <w:t xml:space="preserve"> LTQ-</w:t>
      </w:r>
      <w:proofErr w:type="spellStart"/>
      <w:r>
        <w:t>Orbitrap</w:t>
      </w:r>
      <w:proofErr w:type="spellEnd"/>
      <w:r>
        <w:t xml:space="preserve"> (Thermo Fisher) as has been described previously &lt;</w:t>
      </w:r>
      <w:r w:rsidRPr="002C1CF2">
        <w:rPr>
          <w:highlight w:val="yellow"/>
        </w:rPr>
        <w:t>ref</w:t>
      </w:r>
      <w:r>
        <w:t>&gt;. &lt;</w:t>
      </w:r>
      <w:proofErr w:type="gramStart"/>
      <w:r w:rsidRPr="002C1CF2">
        <w:rPr>
          <w:highlight w:val="yellow"/>
        </w:rPr>
        <w:t>particular</w:t>
      </w:r>
      <w:proofErr w:type="gramEnd"/>
      <w:r w:rsidRPr="002C1CF2">
        <w:rPr>
          <w:highlight w:val="yellow"/>
        </w:rPr>
        <w:t xml:space="preserve"> settings need to be filled in</w:t>
      </w:r>
      <w:r>
        <w:t>&gt;</w:t>
      </w:r>
    </w:p>
    <w:p w:rsidR="00A3644C" w:rsidRDefault="00A3644C" w:rsidP="00A3644C">
      <w:pPr>
        <w:pStyle w:val="NoSpacing"/>
      </w:pPr>
    </w:p>
    <w:p w:rsidR="005A50CF" w:rsidRDefault="00BA5B3C" w:rsidP="00A3644C">
      <w:pPr>
        <w:pStyle w:val="NoSpacing"/>
      </w:pPr>
      <w:r>
        <w:t xml:space="preserve">We searched the raw MS-spectra using a </w:t>
      </w:r>
      <w:proofErr w:type="spellStart"/>
      <w:r>
        <w:t>Sequest</w:t>
      </w:r>
      <w:proofErr w:type="spellEnd"/>
      <w:r>
        <w:t xml:space="preserve"> search against a database for </w:t>
      </w:r>
      <w:r w:rsidRPr="002C1CF2">
        <w:rPr>
          <w:i/>
        </w:rPr>
        <w:t>E.</w:t>
      </w:r>
      <w:r w:rsidR="002C1CF2" w:rsidRPr="002C1CF2">
        <w:rPr>
          <w:i/>
        </w:rPr>
        <w:t xml:space="preserve"> </w:t>
      </w:r>
      <w:r w:rsidRPr="002C1CF2">
        <w:rPr>
          <w:i/>
        </w:rPr>
        <w:t>Coli</w:t>
      </w:r>
      <w:r>
        <w:t xml:space="preserve"> REL606 that contained reverse, decoy, </w:t>
      </w:r>
      <w:proofErr w:type="gramStart"/>
      <w:r>
        <w:t>sequences</w:t>
      </w:r>
      <w:proofErr w:type="gramEnd"/>
      <w:r>
        <w:t xml:space="preserve"> to help control for false positives. </w:t>
      </w:r>
    </w:p>
    <w:p w:rsidR="005A50CF" w:rsidRDefault="00BA5B3C" w:rsidP="005A50CF">
      <w:pPr>
        <w:pStyle w:val="Heading2"/>
      </w:pPr>
      <w:r>
        <w:t>Flux analysis</w:t>
      </w:r>
    </w:p>
    <w:p w:rsidR="005A50CF" w:rsidRDefault="00BA5B3C" w:rsidP="00A3644C">
      <w:pPr>
        <w:pStyle w:val="NoSpacing"/>
      </w:pPr>
      <w:r>
        <w:t xml:space="preserve">Flux ratios were obtained using the </w:t>
      </w:r>
      <w:r w:rsidRPr="00795F8F">
        <w:t xml:space="preserve">methods of </w:t>
      </w:r>
      <w:bookmarkStart w:id="28" w:name="__UnoMark__1847_580114490"/>
      <w:bookmarkStart w:id="29" w:name="ZOTERO_BREF_J4OWhgrsoVwG"/>
      <w:bookmarkEnd w:id="28"/>
      <w:bookmarkEnd w:id="29"/>
      <w:r w:rsidR="006D5734" w:rsidRPr="00795F8F">
        <w:fldChar w:fldCharType="begin"/>
      </w:r>
      <w:r w:rsidR="006C6960" w:rsidRPr="00795F8F">
        <w:instrText xml:space="preserve"> ADDIN ZOTERO_ITEM CSL_CITATION {"citationID":"2m58p06lv0","properties":{"formattedCitation":"(Zamboni et al., 2009)","plainCitation":"(Zamboni et al., 2009)"},"citationItems":[{"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accessed":{"date-parts":[["2014",8,15]]}}}],"schema":"https://github.com/citation-style-language/schema/raw/master/csl-citation.json"} </w:instrText>
      </w:r>
      <w:r w:rsidR="006D5734" w:rsidRPr="00795F8F">
        <w:fldChar w:fldCharType="separate"/>
      </w:r>
      <w:r w:rsidR="006C6960" w:rsidRPr="00795F8F">
        <w:t>(Zamboni et al., 2009)</w:t>
      </w:r>
      <w:r w:rsidR="006D5734" w:rsidRPr="00795F8F">
        <w:fldChar w:fldCharType="end"/>
      </w:r>
      <w:r w:rsidR="002C1CF2" w:rsidRPr="00795F8F">
        <w:t>.</w:t>
      </w:r>
      <w:r w:rsidRPr="00795F8F">
        <w:t xml:space="preserve"> Cell</w:t>
      </w:r>
      <w:r>
        <w:t xml:space="preserve"> pellets were </w:t>
      </w:r>
      <w:proofErr w:type="spellStart"/>
      <w:r>
        <w:t>r</w:t>
      </w:r>
      <w:r>
        <w:t>e</w:t>
      </w:r>
      <w:r>
        <w:t>suspended</w:t>
      </w:r>
      <w:proofErr w:type="spellEnd"/>
      <w:r>
        <w:t xml:space="preserve"> in 200 </w:t>
      </w:r>
      <w:proofErr w:type="spellStart"/>
      <w:r>
        <w:t>mL</w:t>
      </w:r>
      <w:proofErr w:type="spellEnd"/>
      <w:r>
        <w:t xml:space="preserve"> of 6 N </w:t>
      </w:r>
      <w:proofErr w:type="spellStart"/>
      <w:r>
        <w:t>HCl</w:t>
      </w:r>
      <w:proofErr w:type="spellEnd"/>
      <w:r>
        <w:t xml:space="preserve">, hydrolyzed at 105°C overnight, and dried at 95°C for up to 24 hours. To the hydrolyzed cell material we added 40 </w:t>
      </w:r>
      <w:proofErr w:type="spellStart"/>
      <w:r>
        <w:t>mL</w:t>
      </w:r>
      <w:proofErr w:type="spellEnd"/>
      <w:r>
        <w:t xml:space="preserve">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w:t>
      </w:r>
      <w:proofErr w:type="spellStart"/>
      <w:r>
        <w:t>mL</w:t>
      </w:r>
      <w:proofErr w:type="spellEnd"/>
      <w:r>
        <w:t xml:space="preserve"> of N-</w:t>
      </w:r>
      <w:proofErr w:type="spellStart"/>
      <w:r>
        <w:t>tert-butyldimethylsilyl-N-methylt</w:t>
      </w:r>
      <w:r w:rsidR="00CF0834">
        <w:t>rifluoroacetamide</w:t>
      </w:r>
      <w:proofErr w:type="spellEnd"/>
      <w:r w:rsidR="00CF0834">
        <w:t xml:space="preserve"> with 1% </w:t>
      </w:r>
      <w:proofErr w:type="spellStart"/>
      <w:r w:rsidR="00CF0834">
        <w:t>tert-</w:t>
      </w:r>
      <w:r>
        <w:t>butyldimethyl-chlorosilane</w:t>
      </w:r>
      <w:proofErr w:type="spellEnd"/>
      <w:r>
        <w:t xml:space="preserve">; vials were capped and baked at 85°C for 2 hours, and samples were analyzed within 2 days of </w:t>
      </w:r>
      <w:proofErr w:type="spellStart"/>
      <w:r>
        <w:t>derivitization</w:t>
      </w:r>
      <w:proofErr w:type="spellEnd"/>
      <w:r>
        <w:t>.</w:t>
      </w:r>
    </w:p>
    <w:p w:rsidR="00CF0834" w:rsidRDefault="00CF0834" w:rsidP="00CF0834">
      <w:pPr>
        <w:pStyle w:val="NoSpacing"/>
      </w:pPr>
    </w:p>
    <w:p w:rsidR="00CF0834" w:rsidRDefault="00CF0834" w:rsidP="00CF0834">
      <w:pPr>
        <w:pStyle w:val="NoSpacing"/>
      </w:pPr>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xml:space="preserve">. The GC-MS protocol included: 1 </w:t>
      </w:r>
      <w:proofErr w:type="spellStart"/>
      <w:r>
        <w:t>mL</w:t>
      </w:r>
      <w:proofErr w:type="spellEnd"/>
      <w:r>
        <w:t xml:space="preserve"> of sample injected with 1:10 split mode at 230°C; an oven gradient of 160°C for 1 min, ramp to 310°C at 20°C/min, and hold at 310°C for 0.5 min; and flow rate was 1 </w:t>
      </w:r>
      <w:proofErr w:type="spellStart"/>
      <w:r>
        <w:t>mL</w:t>
      </w:r>
      <w:proofErr w:type="spellEnd"/>
      <w:r>
        <w:t>/min in helium. A total of five runs were performed for each sample: a blank injection of DMF to waste, a blank injection of DMF to the column, and three technical replicates of each vial.</w:t>
      </w:r>
    </w:p>
    <w:p w:rsidR="00CF0834" w:rsidRDefault="00CF0834" w:rsidP="00CF0834">
      <w:pPr>
        <w:pStyle w:val="NoSpacing"/>
      </w:pPr>
    </w:p>
    <w:p w:rsidR="00CF0834" w:rsidRDefault="00CF0834" w:rsidP="00CF0834">
      <w:pPr>
        <w:pStyle w:val="NoSpacing"/>
      </w:pPr>
      <w:proofErr w:type="gramStart"/>
      <w:r w:rsidRPr="00244A3D">
        <w:rPr>
          <w:highlight w:val="yellow"/>
        </w:rPr>
        <w:t>Details of flux inference?</w:t>
      </w:r>
      <w:proofErr w:type="gramEnd"/>
    </w:p>
    <w:p w:rsidR="00CF0834" w:rsidRDefault="00CF0834" w:rsidP="00A3644C">
      <w:pPr>
        <w:pStyle w:val="NoSpacing"/>
      </w:pPr>
    </w:p>
    <w:p w:rsidR="00A04477" w:rsidRDefault="00A04477" w:rsidP="00A04477">
      <w:pPr>
        <w:pStyle w:val="Heading2"/>
      </w:pPr>
      <w:r>
        <w:t>Lipid analysis</w:t>
      </w:r>
    </w:p>
    <w:p w:rsidR="00A04477" w:rsidRDefault="00A04477" w:rsidP="00A3644C">
      <w:pPr>
        <w:pStyle w:val="NoSpacing"/>
      </w:pPr>
      <w:r>
        <w:t>Lipid A and phospholipids were isolated from bacterial pellets containing 3-9 x 10</w:t>
      </w:r>
      <w:r w:rsidRPr="002C1CF2">
        <w:rPr>
          <w:vertAlign w:val="superscript"/>
        </w:rPr>
        <w:t>9</w:t>
      </w:r>
      <w:r>
        <w:t xml:space="preserve"> cells. Pellets were </w:t>
      </w:r>
      <w:proofErr w:type="spellStart"/>
      <w:r>
        <w:t>resuspended</w:t>
      </w:r>
      <w:proofErr w:type="spellEnd"/>
      <w:r>
        <w:t xml:space="preserve"> in 5ml 1:2:08 CHCl3: </w:t>
      </w:r>
      <w:proofErr w:type="spellStart"/>
      <w:r>
        <w:t>MeOH</w:t>
      </w:r>
      <w:proofErr w:type="spellEnd"/>
      <w:r>
        <w:t xml:space="preserve">: H2O for 20 minutes and spun at 10,000 </w:t>
      </w:r>
      <w:proofErr w:type="spellStart"/>
      <w:r>
        <w:t>xg</w:t>
      </w:r>
      <w:proofErr w:type="spellEnd"/>
      <w:r>
        <w:t xml:space="preserve"> for 10 minutes. Pellets containing lipid A were further purified by the Bligh/Dyer method as previously </w:t>
      </w:r>
      <w:r w:rsidRPr="00795F8F">
        <w:t>described</w:t>
      </w:r>
      <w:bookmarkStart w:id="30" w:name="__UnoMark__1980_580114490"/>
      <w:r w:rsidRPr="00795F8F">
        <w:t xml:space="preserve"> </w:t>
      </w:r>
      <w:bookmarkStart w:id="31" w:name="__UnoMark__1848_580114490"/>
      <w:bookmarkStart w:id="32" w:name="ZOTERO_BREF_TkGZ8jhFSgtV"/>
      <w:bookmarkEnd w:id="30"/>
      <w:bookmarkEnd w:id="31"/>
      <w:bookmarkEnd w:id="32"/>
      <w:r w:rsidR="006D5734" w:rsidRPr="00795F8F">
        <w:fldChar w:fldCharType="begin"/>
      </w:r>
      <w:r w:rsidRPr="00795F8F">
        <w:instrText xml:space="preserve"> ADDIN ZOTERO_ITEM CSL_CITATION {"citationID":"1ul7n9fem7","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6D5734" w:rsidRPr="00795F8F">
        <w:fldChar w:fldCharType="separate"/>
      </w:r>
      <w:r w:rsidRPr="00795F8F">
        <w:t>(Hankins et al., 2013)</w:t>
      </w:r>
      <w:r w:rsidR="006D5734" w:rsidRPr="00795F8F">
        <w:fldChar w:fldCharType="end"/>
      </w:r>
      <w:r w:rsidRPr="00795F8F">
        <w:t>. Phospholipids in the supernatant were further purified by extractions as previously described</w:t>
      </w:r>
      <w:bookmarkStart w:id="33" w:name="__UnoMark__1984_580114490"/>
      <w:r w:rsidRPr="00795F8F">
        <w:t xml:space="preserve"> </w:t>
      </w:r>
      <w:bookmarkStart w:id="34" w:name="__UnoMark__1849_580114490"/>
      <w:bookmarkStart w:id="35" w:name="ZOTERO_BREF_nUQRVPepZTEt"/>
      <w:bookmarkEnd w:id="33"/>
      <w:bookmarkEnd w:id="34"/>
      <w:bookmarkEnd w:id="35"/>
      <w:r w:rsidR="006D5734" w:rsidRPr="00795F8F">
        <w:fldChar w:fldCharType="begin"/>
      </w:r>
      <w:r w:rsidRPr="00795F8F">
        <w:instrText xml:space="preserve"> ADDIN ZOTERO_ITEM CSL_CITATION {"citationID":"1ncfqnnmbf","properties":{"formattedCitation":"(Giles et al.,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6D5734" w:rsidRPr="00795F8F">
        <w:fldChar w:fldCharType="separate"/>
      </w:r>
      <w:r w:rsidRPr="00795F8F">
        <w:t>(Giles et al., 2011)</w:t>
      </w:r>
      <w:r w:rsidR="006D5734" w:rsidRPr="00795F8F">
        <w:fldChar w:fldCharType="end"/>
      </w:r>
      <w:r w:rsidRPr="00795F8F">
        <w:t>. Mass analysis of purified lipid A fractions was performed using a MALDI-TOF/TOF (ABI 4700 Proteomics Analyzer) mass spectrometer in the negative ion linear mode as previously d</w:t>
      </w:r>
      <w:r w:rsidRPr="00795F8F">
        <w:t>e</w:t>
      </w:r>
      <w:r w:rsidRPr="00795F8F">
        <w:t>scribed</w:t>
      </w:r>
      <w:bookmarkStart w:id="36" w:name="__UnoMark__1988_580114490"/>
      <w:r w:rsidRPr="00795F8F">
        <w:t xml:space="preserve"> </w:t>
      </w:r>
      <w:bookmarkStart w:id="37" w:name="__UnoMark__1850_580114490"/>
      <w:bookmarkStart w:id="38" w:name="ZOTERO_BREF_xxYLATU2gwxj"/>
      <w:bookmarkEnd w:id="36"/>
      <w:bookmarkEnd w:id="37"/>
      <w:bookmarkEnd w:id="38"/>
      <w:r w:rsidR="006D5734" w:rsidRPr="00795F8F">
        <w:fldChar w:fldCharType="begin"/>
      </w:r>
      <w:r w:rsidRPr="00795F8F">
        <w:instrText xml:space="preserve"> ADDIN ZOTERO_ITEM CSL_CITATION {"citationID":"9SkUe91z","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6D5734" w:rsidRPr="00795F8F">
        <w:fldChar w:fldCharType="separate"/>
      </w:r>
      <w:r w:rsidRPr="00795F8F">
        <w:t>(Hankins et al., 2013)</w:t>
      </w:r>
      <w:r w:rsidR="006D5734" w:rsidRPr="00795F8F">
        <w:fldChar w:fldCharType="end"/>
      </w:r>
      <w:r w:rsidRPr="00795F8F">
        <w:t xml:space="preserve">. </w:t>
      </w:r>
      <w:proofErr w:type="spellStart"/>
      <w:r w:rsidRPr="00795F8F">
        <w:t>Phospholipid</w:t>
      </w:r>
      <w:proofErr w:type="spellEnd"/>
      <w:r>
        <w:t xml:space="preserve"> analysis was performed by liquid chromato</w:t>
      </w:r>
      <w:r>
        <w:t>g</w:t>
      </w:r>
      <w:r>
        <w:t>raphy/ESI-mass spectrometry at Duke University as previously described (</w:t>
      </w:r>
      <w:r w:rsidRPr="002C1CF2">
        <w:rPr>
          <w:highlight w:val="yellow"/>
        </w:rPr>
        <w:t>ref?</w:t>
      </w:r>
      <w:r>
        <w:t>).</w:t>
      </w:r>
    </w:p>
    <w:p w:rsidR="00DC06A9" w:rsidRPr="00A04477" w:rsidRDefault="00DC06A9" w:rsidP="00A3644C">
      <w:pPr>
        <w:pStyle w:val="NoSpacing"/>
        <w:rPr>
          <w:vertAlign w:val="superscript"/>
        </w:rPr>
      </w:pPr>
    </w:p>
    <w:p w:rsidR="00CB6967" w:rsidRDefault="00CB6967" w:rsidP="00A04477">
      <w:pPr>
        <w:pStyle w:val="Heading2"/>
      </w:pPr>
      <w:r>
        <w:t>Expression profile data analysis</w:t>
      </w:r>
    </w:p>
    <w:p w:rsidR="00CB6967" w:rsidRDefault="00CB6967" w:rsidP="00CB6967">
      <w:pPr>
        <w:pStyle w:val="NoSpacing"/>
      </w:pPr>
      <w:r>
        <w:t xml:space="preserve">This section outlines our process for analyzing raw counts from the proteomics and </w:t>
      </w:r>
      <w:proofErr w:type="spellStart"/>
      <w:r>
        <w:t>RNAseq</w:t>
      </w:r>
      <w:proofErr w:type="spellEnd"/>
      <w:r>
        <w:t xml:space="preserve"> experiments. Initially, proteins with low counts (&lt;10) over the entire duration of the time course where filtered out. </w:t>
      </w:r>
      <w:r w:rsidR="008E3B2F">
        <w:t>For the proteomics experiments, e</w:t>
      </w:r>
      <w:r>
        <w:t>ach time point was then normalized to the read depth (e.g. the sum of all counts for that particular time point). Only proteins with a fold change of &gt;=1.5 where considered for further analysis. Protein profiles where then norma</w:t>
      </w:r>
      <w:r>
        <w:t>l</w:t>
      </w:r>
      <w:r>
        <w:t>ized to the maximum value for a given protein time course. To estimate the absolute protein abu</w:t>
      </w:r>
      <w:r>
        <w:t>n</w:t>
      </w:r>
      <w:r>
        <w:t xml:space="preserve">dance we made use of the APEX normalization method </w:t>
      </w:r>
      <w:r w:rsidR="006D5734">
        <w:fldChar w:fldCharType="begin"/>
      </w:r>
      <w:r>
        <w:instrText xml:space="preserve"> ADDIN ZOTERO_ITEM CSL_CITATION {"citationID":"22f5jdnu71","properties":{"formattedCitation":"(Vogel and Marcotte, 2008)","plainCitation":"(Vogel and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6D5734">
        <w:fldChar w:fldCharType="separate"/>
      </w:r>
      <w:r>
        <w:rPr>
          <w:noProof/>
        </w:rPr>
        <w:t>(Vogel and Marcotte, 2008)</w:t>
      </w:r>
      <w:r w:rsidR="006D5734">
        <w:fldChar w:fldCharType="end"/>
      </w:r>
      <w:r>
        <w:t>.</w:t>
      </w:r>
    </w:p>
    <w:p w:rsidR="00CB6967" w:rsidRDefault="00CB6967" w:rsidP="00CB6967">
      <w:r>
        <w:t xml:space="preserve"> </w:t>
      </w:r>
    </w:p>
    <w:p w:rsidR="00CB6967" w:rsidRDefault="00CB6967" w:rsidP="00CB6967">
      <w:pPr>
        <w:pStyle w:val="NoSpacing"/>
      </w:pPr>
      <w:r>
        <w:t xml:space="preserve">Raw RNA counts where normalized using the </w:t>
      </w:r>
      <w:proofErr w:type="spellStart"/>
      <w:r>
        <w:t>D</w:t>
      </w:r>
      <w:r w:rsidR="008E3B2F">
        <w:t>E</w:t>
      </w:r>
      <w:r>
        <w:t>Seq</w:t>
      </w:r>
      <w:proofErr w:type="spellEnd"/>
      <w:r>
        <w:t xml:space="preserve"> method </w:t>
      </w:r>
      <w:r w:rsidR="006D5734">
        <w:fldChar w:fldCharType="begin"/>
      </w:r>
      <w:r>
        <w:instrText xml:space="preserve"> ADDIN ZOTERO_ITEM CSL_CITATION {"citationID":"mk73o6geh","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6D5734">
        <w:fldChar w:fldCharType="separate"/>
      </w:r>
      <w:r>
        <w:rPr>
          <w:noProof/>
        </w:rPr>
        <w:t>(Anders and Huber, 2010)</w:t>
      </w:r>
      <w:r w:rsidR="006D5734">
        <w:fldChar w:fldCharType="end"/>
      </w:r>
      <w:r>
        <w:t xml:space="preserve">. </w:t>
      </w:r>
      <w:proofErr w:type="spellStart"/>
      <w:r w:rsidR="008E3B2F">
        <w:t>RNAs</w:t>
      </w:r>
      <w:proofErr w:type="spellEnd"/>
      <w:r w:rsidR="008E3B2F">
        <w:t>. A</w:t>
      </w:r>
      <w:r>
        <w:t xml:space="preserve"> </w:t>
      </w:r>
      <w:r w:rsidRPr="00CB6967">
        <w:rPr>
          <w:i/>
        </w:rPr>
        <w:t>p</w:t>
      </w:r>
      <w:r>
        <w:t xml:space="preserve">-value </w:t>
      </w:r>
      <w:r w:rsidR="008E3B2F">
        <w:t xml:space="preserve">of </w:t>
      </w:r>
      <w:r>
        <w:t xml:space="preserve">less than 0.05, at some point during the time course, </w:t>
      </w:r>
      <w:r w:rsidR="008E3B2F">
        <w:t xml:space="preserve">was required for </w:t>
      </w:r>
      <w:proofErr w:type="gramStart"/>
      <w:r w:rsidR="008E3B2F">
        <w:t>a RNA</w:t>
      </w:r>
      <w:proofErr w:type="gramEnd"/>
      <w:r w:rsidR="008E3B2F">
        <w:t xml:space="preserve"> to be </w:t>
      </w:r>
      <w:r>
        <w:t>considered to have changed significantly and kept for further analysis. To co</w:t>
      </w:r>
      <w:r>
        <w:t>m</w:t>
      </w:r>
      <w:r>
        <w:t xml:space="preserve">pare RNA abundances within a single time point, raw RNA counts where normalized to </w:t>
      </w:r>
      <w:r w:rsidR="008E3B2F">
        <w:t xml:space="preserve">their transcript length (in base pairs). </w:t>
      </w:r>
      <w:r>
        <w:t>Finally, normalized RNA and protein profiles, both relative and absolute, where averaged across all three biological replicates.</w:t>
      </w:r>
      <w:r w:rsidR="00233BF7">
        <w:t xml:space="preserve"> All missing data points are ignored while averaging.</w:t>
      </w:r>
      <w:r w:rsidR="008E3B2F">
        <w:t xml:space="preserve"> Unless otherwise stated, all data in figures is the ave</w:t>
      </w:r>
      <w:r w:rsidR="008E3B2F">
        <w:t>r</w:t>
      </w:r>
      <w:r w:rsidR="008E3B2F">
        <w:t xml:space="preserve">age of all three biological replicates. </w:t>
      </w:r>
      <w:r w:rsidR="00233BF7">
        <w:t xml:space="preserve"> </w:t>
      </w:r>
    </w:p>
    <w:p w:rsidR="00CB6967" w:rsidRDefault="00CB6967" w:rsidP="00CB6967"/>
    <w:p w:rsidR="00CB6967" w:rsidRDefault="00CB6967" w:rsidP="00A21FA4">
      <w:pPr>
        <w:pStyle w:val="NoSpacing"/>
      </w:pPr>
      <w:r>
        <w:t xml:space="preserve">Clustering of protein profiles was performed using the python library </w:t>
      </w:r>
      <w:proofErr w:type="spellStart"/>
      <w:r>
        <w:t>scipy</w:t>
      </w:r>
      <w:proofErr w:type="spellEnd"/>
      <w:r w:rsidR="00A21FA4">
        <w:t xml:space="preserve"> </w:t>
      </w:r>
      <w:r w:rsidR="006D5734">
        <w:fldChar w:fldCharType="begin"/>
      </w:r>
      <w:r w:rsidR="00A21FA4">
        <w:instrText xml:space="preserve"> ADDIN ZOTERO_ITEM CSL_CITATION {"citationID":"26cosvvvm5","properties":{"formattedCitation":"(Jones et al.,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6D5734">
        <w:fldChar w:fldCharType="separate"/>
      </w:r>
      <w:r w:rsidR="00A21FA4">
        <w:rPr>
          <w:noProof/>
        </w:rPr>
        <w:t>(Jones et al., 2001)</w:t>
      </w:r>
      <w:r w:rsidR="006D5734">
        <w:fldChar w:fldCharType="end"/>
      </w:r>
      <w:r w:rsidR="00A21FA4">
        <w:t>.</w:t>
      </w:r>
      <w:r>
        <w:t xml:space="preserve"> </w:t>
      </w:r>
      <w:r w:rsidR="00A21FA4">
        <w:t xml:space="preserve"> We used the </w:t>
      </w:r>
      <w:r w:rsidRPr="00A21FA4">
        <w:rPr>
          <w:i/>
        </w:rPr>
        <w:t>k</w:t>
      </w:r>
      <w:r>
        <w:t>-means</w:t>
      </w:r>
      <w:r w:rsidR="00233BF7">
        <w:t>2</w:t>
      </w:r>
      <w:r>
        <w:t xml:space="preserve"> clustering algorithm with the number of protein clusters set to 25 and RNA clusters to 15. To compare relative protein prof</w:t>
      </w:r>
      <w:r w:rsidR="00A21FA4">
        <w:t>iles with the integral of their relative</w:t>
      </w:r>
      <w:r>
        <w:t xml:space="preserve"> transcript levels we integrated each of the transcript profiles, from the initial time to each additional time point, using the trapezoidal method implemented by the python l</w:t>
      </w:r>
      <w:r>
        <w:t>i</w:t>
      </w:r>
      <w:r>
        <w:t>brary</w:t>
      </w:r>
      <w:r w:rsidR="00A21FA4">
        <w:t xml:space="preserve"> </w:t>
      </w:r>
      <w:proofErr w:type="spellStart"/>
      <w:r w:rsidR="00A21FA4" w:rsidRPr="00A21FA4">
        <w:t>numpy</w:t>
      </w:r>
      <w:proofErr w:type="spellEnd"/>
      <w:r w:rsidR="00A21FA4">
        <w:t xml:space="preserve"> </w:t>
      </w:r>
      <w:r w:rsidR="006D5734">
        <w:fldChar w:fldCharType="begin"/>
      </w:r>
      <w:r w:rsidR="00A21FA4">
        <w:instrText xml:space="preserve"> ADDIN ZOTERO_ITEM CSL_CITATION {"citationID":"h6sumdl3e","properties":{"formattedCitation":"(Walt et al.,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6D5734">
        <w:fldChar w:fldCharType="separate"/>
      </w:r>
      <w:r w:rsidR="00A21FA4">
        <w:rPr>
          <w:noProof/>
        </w:rPr>
        <w:t>(Walt et al., 2011)</w:t>
      </w:r>
      <w:r w:rsidR="006D5734">
        <w:fldChar w:fldCharType="end"/>
      </w:r>
      <w:r>
        <w:t>.</w:t>
      </w:r>
      <w:r w:rsidR="00233BF7">
        <w:t xml:space="preserve">  Correlation coefficients where calculated using </w:t>
      </w:r>
      <w:proofErr w:type="spellStart"/>
      <w:r w:rsidR="00233BF7">
        <w:t>scipy’s</w:t>
      </w:r>
      <w:proofErr w:type="spellEnd"/>
      <w:r w:rsidR="00233BF7">
        <w:t xml:space="preserve"> spearman correlation coefficient library. </w:t>
      </w:r>
    </w:p>
    <w:p w:rsidR="00CB6967" w:rsidRDefault="00CB6967" w:rsidP="00CB6967"/>
    <w:p w:rsidR="00CB6967" w:rsidRDefault="00CB6967" w:rsidP="00A21FA4">
      <w:pPr>
        <w:pStyle w:val="NoSpacing"/>
      </w:pPr>
      <w:r>
        <w:t>We used a piecewise continuous curve to fit both RNA and protein profiles. This curve was defined by seven free parameters, 4 free time parameters, and 3 free amplitude param</w:t>
      </w:r>
      <w:r>
        <w:t>e</w:t>
      </w:r>
      <w:r>
        <w:t>ters.  To fit the profiles we used a custom implementation of a differential evolution (DE) algorithm</w:t>
      </w:r>
      <w:r w:rsidR="006D5734">
        <w:fldChar w:fldCharType="begin"/>
      </w:r>
      <w:r w:rsidR="002A3F5B">
        <w:instrText xml:space="preserve"> ADDIN ZOTERO_ITEM CSL_CITATION {"citationID":"1sta5bm8is","properties":{"formattedCitation":"(Price et al.,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6D5734">
        <w:fldChar w:fldCharType="separate"/>
      </w:r>
      <w:r w:rsidR="002A3F5B">
        <w:rPr>
          <w:noProof/>
        </w:rPr>
        <w:t>(Price et al., 2005)</w:t>
      </w:r>
      <w:r w:rsidR="006D5734">
        <w:fldChar w:fldCharType="end"/>
      </w:r>
      <w:r w:rsidR="002A3F5B">
        <w:t>.</w:t>
      </w:r>
      <w:r>
        <w:t xml:space="preserve"> Briefly, the DE algorithm generates an ensemble of random parameter guesses within a predefined range, at each iteration vectors of individual p</w:t>
      </w:r>
      <w:r>
        <w:t>a</w:t>
      </w:r>
      <w:r>
        <w:t xml:space="preserve">rameter sets (sometimes called agents) are mixed together at a predefined crossover </w:t>
      </w:r>
      <w:proofErr w:type="spellStart"/>
      <w:r>
        <w:t>rate</w:t>
      </w:r>
      <w:proofErr w:type="spellEnd"/>
      <w:r>
        <w:t>,</w:t>
      </w:r>
      <w:r w:rsidR="00233BF7">
        <w:t xml:space="preserve"> </w:t>
      </w:r>
      <w:r>
        <w:t>only those crossover events that yield a smaller error (defined by a predefined cost fun</w:t>
      </w:r>
      <w:r>
        <w:t>c</w:t>
      </w:r>
      <w:r>
        <w:t>tion) are kept, and the process is iterated until a convergence criteria is met. In our fits we used an ensemble of</w:t>
      </w:r>
      <w:r>
        <w:rPr>
          <w:shd w:val="clear" w:color="auto" w:fill="FFFFFF"/>
        </w:rPr>
        <w:t xml:space="preserve"> 15 a</w:t>
      </w:r>
      <w:r>
        <w:t xml:space="preserve">gents with a crossover frequency of 0.75 </w:t>
      </w:r>
      <w:r w:rsidR="00233BF7">
        <w:t>and a</w:t>
      </w:r>
      <w:r>
        <w:rPr>
          <w:shd w:val="clear" w:color="auto" w:fill="FFFFFF"/>
        </w:rPr>
        <w:t xml:space="preserve"> mixing strength </w:t>
      </w:r>
      <w:r>
        <w:t>of 0.6. The crossover frequency determines the probability that an agent will be changed at any given iteration and the mixing strength determines how large a change an agent u</w:t>
      </w:r>
      <w:r>
        <w:t>n</w:t>
      </w:r>
      <w:r>
        <w:t xml:space="preserve">dergoes if it </w:t>
      </w:r>
      <w:proofErr w:type="gramStart"/>
      <w:r>
        <w:t>is chosen to be altered</w:t>
      </w:r>
      <w:proofErr w:type="gramEnd"/>
      <w:r>
        <w:t>. The crossover frequency and mixing strength where picked based upon an empirical study of the dependence of convergence efficiency on these parameters</w:t>
      </w:r>
      <w:r w:rsidR="00A21FA4">
        <w:t xml:space="preserve"> </w:t>
      </w:r>
      <w:r w:rsidR="006D5734">
        <w:fldChar w:fldCharType="begin"/>
      </w:r>
      <w:r w:rsidR="002A3F5B">
        <w:instrText xml:space="preserve"> ADDIN ZOTERO_ITEM CSL_CITATION {"citationID":"lit8dqvqj","properties":{"formattedCitation":"(Pedersen, Magnus Erik Hvass, n.d.)","plainCitation":"(Pedersen, Magnus Erik Hvass, n.d.)"},"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6D5734">
        <w:fldChar w:fldCharType="separate"/>
      </w:r>
      <w:r w:rsidR="002A3F5B">
        <w:rPr>
          <w:noProof/>
        </w:rPr>
        <w:t>(Pedersen, Magnus Erik Hvass, 2010)</w:t>
      </w:r>
      <w:r w:rsidR="006D5734">
        <w:fldChar w:fldCharType="end"/>
      </w:r>
      <w:r>
        <w:t xml:space="preserve"> for some standard optimization pro</w:t>
      </w:r>
      <w:r>
        <w:t>b</w:t>
      </w:r>
      <w:r>
        <w:t xml:space="preserve">lems. The cost function is given by </w:t>
      </w:r>
    </w:p>
    <w:p w:rsidR="00CB6967" w:rsidRDefault="00CB6967" w:rsidP="00CB6967"/>
    <w:p w:rsidR="00CB6967" w:rsidRDefault="006D5734" w:rsidP="002A3F5B">
      <w:pPr>
        <w:jc w:val="center"/>
      </w:pPr>
      <w:r w:rsidRPr="006D5734">
        <w:rPr>
          <w:position w:val="-3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75pt;height:36.35pt">
            <v:imagedata r:id="rId13" o:title=""/>
          </v:shape>
        </w:pict>
      </w:r>
    </w:p>
    <w:p w:rsidR="00CB6967" w:rsidRDefault="00CB6967" w:rsidP="00A21FA4">
      <w:pPr>
        <w:pStyle w:val="NoSpacing"/>
      </w:pPr>
      <w:proofErr w:type="gramStart"/>
      <w:r>
        <w:t>where</w:t>
      </w:r>
      <w:proofErr w:type="gramEnd"/>
      <w:r>
        <w:t xml:space="preserve"> </w:t>
      </w:r>
      <w:proofErr w:type="spellStart"/>
      <w:r w:rsidRPr="00051F8F">
        <w:rPr>
          <w:i/>
        </w:rPr>
        <w:t>d</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rsidR="00CB6967" w:rsidRDefault="00CB6967" w:rsidP="00CB6967">
      <w:r>
        <w:t xml:space="preserve"> </w:t>
      </w:r>
    </w:p>
    <w:p w:rsidR="00CB6967" w:rsidRDefault="00CB6967" w:rsidP="00A21FA4">
      <w:pPr>
        <w:pStyle w:val="NoSpacing"/>
      </w:pPr>
      <w:r>
        <w:t>Some of the profiles may be slightly over fit by our curve (e.g. profiles that are up</w:t>
      </w:r>
      <w:r w:rsidR="0079397D">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give the time to first inflection, that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w:t>
      </w:r>
      <w:r>
        <w:t>e</w:t>
      </w:r>
      <w:r>
        <w:t>cent proxy to how long it took a</w:t>
      </w:r>
      <w:r w:rsidR="007C6084">
        <w:t>n</w:t>
      </w:r>
      <w:r>
        <w:t xml:space="preserve"> RNA/protein to reach a steady state after entering st</w:t>
      </w:r>
      <w:r>
        <w:t>a</w:t>
      </w:r>
      <w:r>
        <w:t xml:space="preserve">tionary phase, and that we could reliable sort the behavior into four categories based upon the amplitude parameters. The four categories we used where that of up-regulated, down-regulated, temporarily up-regulated or temporarily </w:t>
      </w:r>
      <w:r w:rsidR="002F22E7">
        <w:t>down-regulated</w:t>
      </w:r>
      <w:r>
        <w:t>. The sorting into cat</w:t>
      </w:r>
      <w:r>
        <w:t>e</w:t>
      </w:r>
      <w:r>
        <w:t>gories was aided by our estimate of the distribution of parameters that allow for a good fit within in the population of fits. A fit was considered good if it was on average (across the time course) one standard deviation, or less, away from the experimental average.</w:t>
      </w:r>
      <w:r w:rsidR="0079397D">
        <w:t xml:space="preserve"> Specif</w:t>
      </w:r>
      <w:r w:rsidR="0079397D">
        <w:t>i</w:t>
      </w:r>
      <w:r w:rsidR="0079397D">
        <w:t xml:space="preserve">cally we sorted the expression profiles into five categories </w:t>
      </w:r>
      <w:proofErr w:type="gramStart"/>
      <w:r w:rsidR="0079397D">
        <w:t>up-regulated</w:t>
      </w:r>
      <w:proofErr w:type="gramEnd"/>
      <w:r w:rsidR="0079397D">
        <w:t>, down-regulated, temporarily up-regulated, temporarily down-regulated, and ambiguous. Each profile was sorted into these five categories based upon the estimates of the three amplitude param</w:t>
      </w:r>
      <w:r w:rsidR="0079397D">
        <w:t>e</w:t>
      </w:r>
      <w:r w:rsidR="0079397D">
        <w:t xml:space="preserve">ters we obtained from fitting. Profiles where considered ambiguous if </w:t>
      </w:r>
      <w:r w:rsidR="004673AE">
        <w:t>the standard devi</w:t>
      </w:r>
      <w:r w:rsidR="004673AE">
        <w:t>a</w:t>
      </w:r>
      <w:r w:rsidR="004673AE">
        <w:t>tion of the amplitude parameters (reflecting experimental error) where relatively large calling into question if the diffe</w:t>
      </w:r>
      <w:r w:rsidR="004673AE">
        <w:t>r</w:t>
      </w:r>
      <w:r w:rsidR="004673AE">
        <w:t xml:space="preserve">ence between two or all of the amplitudes was significant. </w:t>
      </w:r>
    </w:p>
    <w:p w:rsidR="00CB6967" w:rsidRDefault="00CB6967" w:rsidP="00CB6967"/>
    <w:p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temporarily up-regulated or temporarily </w:t>
      </w:r>
      <w:r w:rsidR="002F22E7">
        <w:t>down-regulated</w:t>
      </w:r>
      <w:r>
        <w:t xml:space="preserve">. Specifically we made use of </w:t>
      </w:r>
      <w:proofErr w:type="spellStart"/>
      <w:r>
        <w:t>DAVID's</w:t>
      </w:r>
      <w:proofErr w:type="spellEnd"/>
      <w:r>
        <w:t xml:space="preserve"> API, instead of the web interface, to generate the GO-enrichment through a python script. GO terms where clustered based upon genes in a given term to reduce redundancy in the returned results. </w:t>
      </w:r>
    </w:p>
    <w:p w:rsidR="00CB6967" w:rsidRDefault="00CB6967" w:rsidP="00CB6967"/>
    <w:p w:rsidR="00CB6967" w:rsidRDefault="00CB6967" w:rsidP="00A21FA4">
      <w:pPr>
        <w:pStyle w:val="NoSpacing"/>
      </w:pPr>
      <w:r>
        <w:t xml:space="preserve">As a complementary approach we also enriched, for </w:t>
      </w:r>
      <w:proofErr w:type="spellStart"/>
      <w:r>
        <w:t>Kegg</w:t>
      </w:r>
      <w:proofErr w:type="spellEnd"/>
      <w:r>
        <w:t xml:space="preserve"> pathway terms, the entire set of significantly changing proteins (without presorting) using, again, the DAVID database API. The proteins within each returned </w:t>
      </w:r>
      <w:proofErr w:type="spellStart"/>
      <w:r>
        <w:t>Kegg</w:t>
      </w:r>
      <w:proofErr w:type="spellEnd"/>
      <w:r>
        <w:t xml:space="preserve"> pathway where then averaged to see if there was any consistent response across the entire pathway. Those </w:t>
      </w:r>
      <w:proofErr w:type="spellStart"/>
      <w:r>
        <w:t>Kegg</w:t>
      </w:r>
      <w:proofErr w:type="spellEnd"/>
      <w:r>
        <w:t xml:space="preserve"> terms that gave in-cohesive responses across proteins in that pathway returned a relatively flat average and where fi</w:t>
      </w:r>
      <w:r>
        <w:t>l</w:t>
      </w:r>
      <w:r>
        <w:t xml:space="preserve">tered out. </w:t>
      </w:r>
    </w:p>
    <w:p w:rsidR="00C97F76" w:rsidRDefault="00C97F76" w:rsidP="00CB6967"/>
    <w:p w:rsidR="00C97F76" w:rsidRDefault="00C97F76" w:rsidP="00CB6967">
      <w:r>
        <w:t xml:space="preserve">The average correlation between genes in an </w:t>
      </w:r>
      <w:proofErr w:type="spellStart"/>
      <w:r>
        <w:t>operon</w:t>
      </w:r>
      <w:proofErr w:type="spellEnd"/>
      <w:r>
        <w:t xml:space="preserve"> was calculated as follows. First the list of genes in </w:t>
      </w:r>
      <w:proofErr w:type="spellStart"/>
      <w:r>
        <w:t>operons</w:t>
      </w:r>
      <w:proofErr w:type="spellEnd"/>
      <w:r>
        <w:t xml:space="preserve"> was downloaded from </w:t>
      </w:r>
      <w:proofErr w:type="spellStart"/>
      <w:r>
        <w:t>RegulonDB</w:t>
      </w:r>
      <w:proofErr w:type="spellEnd"/>
      <w:r>
        <w:t xml:space="preserve"> (</w:t>
      </w:r>
      <w:hyperlink r:id="rId14" w:history="1">
        <w:r w:rsidRPr="000A17C1">
          <w:rPr>
            <w:rStyle w:val="Hyperlink"/>
          </w:rPr>
          <w:t>http://regulondb.ccg.unam.mx/menu/download/datasets/index.jsp</w:t>
        </w:r>
      </w:hyperlink>
      <w:r>
        <w:t xml:space="preserve">). For each </w:t>
      </w:r>
      <w:proofErr w:type="spellStart"/>
      <w:r>
        <w:t>operon</w:t>
      </w:r>
      <w:proofErr w:type="spellEnd"/>
      <w:r>
        <w:t xml:space="preserve"> the Pearson correlation was calculated for the expression profiles (both protein and RNA) between every possible unique gene-gene combination. Finally, the </w:t>
      </w:r>
      <w:proofErr w:type="gramStart"/>
      <w:r>
        <w:t xml:space="preserve">all </w:t>
      </w:r>
      <w:proofErr w:type="spellStart"/>
      <w:r>
        <w:t>pairwise</w:t>
      </w:r>
      <w:proofErr w:type="spellEnd"/>
      <w:proofErr w:type="gramEnd"/>
      <w:r>
        <w:t xml:space="preserve"> correlations within each </w:t>
      </w:r>
      <w:proofErr w:type="spellStart"/>
      <w:r>
        <w:t>operon</w:t>
      </w:r>
      <w:proofErr w:type="spellEnd"/>
      <w:r>
        <w:t xml:space="preserve"> was averaged and binned for plotting of histograms. The genetic distance between genes within </w:t>
      </w:r>
      <w:r w:rsidR="00D81903">
        <w:t xml:space="preserve">an </w:t>
      </w:r>
      <w:proofErr w:type="spellStart"/>
      <w:r w:rsidR="00D81903">
        <w:t>operon</w:t>
      </w:r>
      <w:proofErr w:type="spellEnd"/>
      <w:r w:rsidR="00D81903">
        <w:t xml:space="preserve"> was retrieved by </w:t>
      </w:r>
      <w:r w:rsidR="00D81903" w:rsidRPr="00D81903">
        <w:rPr>
          <w:highlight w:val="yellow"/>
        </w:rPr>
        <w:t>&lt;</w:t>
      </w:r>
      <w:proofErr w:type="gramStart"/>
      <w:r w:rsidR="00D81903" w:rsidRPr="00D81903">
        <w:rPr>
          <w:highlight w:val="yellow"/>
        </w:rPr>
        <w:t>?&gt;</w:t>
      </w:r>
      <w:proofErr w:type="gramEnd"/>
    </w:p>
    <w:p w:rsidR="00CB6967" w:rsidRDefault="00CB6967" w:rsidP="00CB6967"/>
    <w:p w:rsidR="00A3644C" w:rsidRDefault="00CB6967" w:rsidP="00A3644C">
      <w:pPr>
        <w:pStyle w:val="NoSpacing"/>
      </w:pPr>
      <w:r>
        <w:t xml:space="preserve">All of the scripts used to perform the above analysis can be downloaded at github.com/marcotte/AG3C </w:t>
      </w:r>
    </w:p>
    <w:p w:rsidR="005A50CF" w:rsidRDefault="00BA5B3C" w:rsidP="005A50CF">
      <w:pPr>
        <w:pStyle w:val="Heading1"/>
      </w:pPr>
      <w:r>
        <w:t>References</w:t>
      </w:r>
    </w:p>
    <w:p w:rsidR="002A3F5B" w:rsidRPr="002A3F5B" w:rsidRDefault="006D5734" w:rsidP="002A3F5B">
      <w:pPr>
        <w:pStyle w:val="Bibliography"/>
        <w:rPr>
          <w:color w:val="auto"/>
        </w:rPr>
      </w:pPr>
      <w:r w:rsidRPr="006D5734">
        <w:rPr>
          <w:color w:val="auto"/>
        </w:rPr>
        <w:fldChar w:fldCharType="begin"/>
      </w:r>
      <w:r w:rsidR="0084560E">
        <w:rPr>
          <w:color w:val="auto"/>
        </w:rPr>
        <w:instrText xml:space="preserve"> ADDIN ZOTERO_BIBL {"custom":[]} CSL_BIBLIOGRAPHY </w:instrText>
      </w:r>
      <w:r w:rsidRPr="006D5734">
        <w:rPr>
          <w:color w:val="auto"/>
        </w:rPr>
        <w:fldChar w:fldCharType="separate"/>
      </w:r>
      <w:r w:rsidR="002A3F5B" w:rsidRPr="002A3F5B">
        <w:rPr>
          <w:color w:val="auto"/>
        </w:rPr>
        <w:t>Abreu, R. de S., Penalva, L.O., Marcotte, E.M., Vogel, C., 2009. Global signatures of protein and mRNA expression levels. Mol. Biosyst. 5, 1512–1526. doi:10.1039/B908315D</w:t>
      </w:r>
    </w:p>
    <w:p w:rsidR="002A3F5B" w:rsidRPr="002A3F5B" w:rsidRDefault="002A3F5B" w:rsidP="002A3F5B">
      <w:pPr>
        <w:pStyle w:val="Bibliography"/>
        <w:rPr>
          <w:color w:val="auto"/>
        </w:rPr>
      </w:pPr>
      <w:r w:rsidRPr="002A3F5B">
        <w:rPr>
          <w:color w:val="auto"/>
        </w:rPr>
        <w:t>Åkesson, M., Förster, J., Nielsen, J., 2004. Integration of gene expression data into genome-scale metabolic models. Metab. Eng. 6, 285–293. doi:10.1016/j.ymben.2003.12.002</w:t>
      </w:r>
    </w:p>
    <w:p w:rsidR="002A3F5B" w:rsidRPr="002A3F5B" w:rsidRDefault="002A3F5B" w:rsidP="002A3F5B">
      <w:pPr>
        <w:pStyle w:val="Bibliography"/>
        <w:rPr>
          <w:color w:val="auto"/>
        </w:rPr>
      </w:pPr>
      <w:r w:rsidRPr="002A3F5B">
        <w:rPr>
          <w:color w:val="auto"/>
        </w:rPr>
        <w:t>Anders, S., Huber, W., 2010. Differential expression analysis for sequence count data. Genome Biol. 11, R106. doi:10.1186/gb-2010-11-10-r106</w:t>
      </w:r>
    </w:p>
    <w:p w:rsidR="002A3F5B" w:rsidRPr="002A3F5B" w:rsidRDefault="002A3F5B" w:rsidP="002A3F5B">
      <w:pPr>
        <w:pStyle w:val="Bibliography"/>
        <w:rPr>
          <w:color w:val="auto"/>
        </w:rPr>
      </w:pPr>
      <w:r w:rsidRPr="002A3F5B">
        <w:rPr>
          <w:color w:val="auto"/>
        </w:rPr>
        <w:t>Anders, S., Pyl, P.T., Huber, W., 2014. HTSeq - A Python framework to work with high-throughput sequencing data (No. 002824).</w:t>
      </w:r>
    </w:p>
    <w:p w:rsidR="002A3F5B" w:rsidRPr="002A3F5B" w:rsidRDefault="002A3F5B" w:rsidP="002A3F5B">
      <w:pPr>
        <w:pStyle w:val="Bibliography"/>
        <w:rPr>
          <w:color w:val="auto"/>
        </w:rPr>
      </w:pPr>
      <w:r w:rsidRPr="002A3F5B">
        <w:rPr>
          <w:color w:val="auto"/>
        </w:rPr>
        <w:t>Bishop, R.E., Gibbons, H.S., Guina, T., Trent, M.S., Miller, S.I., Raetz, C.R.H., 2000. Transfer of palmitate from phospholipids to lipid A in outer membranes of Gram-negative bacteria. EMBO J. 19, 5071–5080. doi:10.1093/emboj/19.19.5071</w:t>
      </w:r>
    </w:p>
    <w:p w:rsidR="002A3F5B" w:rsidRPr="002A3F5B" w:rsidRDefault="002A3F5B" w:rsidP="002A3F5B">
      <w:pPr>
        <w:pStyle w:val="Bibliography"/>
        <w:rPr>
          <w:color w:val="auto"/>
        </w:rPr>
      </w:pPr>
      <w:r w:rsidRPr="002A3F5B">
        <w:rPr>
          <w:color w:val="auto"/>
        </w:rPr>
        <w:t>Carrera, J., Estrela, R., Luo, J., Rai, N., Tsoukalas, A., Tagkopoulos, I., 2014. An integrative, multi-scale, genome-wide model reveals the phenotypic landscape of Escherichia coli. Mol. Syst. Biol. 10, n/a–n/a. doi:10.15252/msb.20145108</w:t>
      </w:r>
    </w:p>
    <w:p w:rsidR="002A3F5B" w:rsidRPr="002A3F5B" w:rsidRDefault="002A3F5B" w:rsidP="002A3F5B">
      <w:pPr>
        <w:pStyle w:val="Bibliography"/>
        <w:rPr>
          <w:color w:val="auto"/>
        </w:rPr>
      </w:pPr>
      <w:r w:rsidRPr="002A3F5B">
        <w:rPr>
          <w:color w:val="auto"/>
        </w:rPr>
        <w:t>Colijn, C., Brandes, A., Zucker, J., Lun, D.S., Weiner, B., Farhat, M.R., Cheng, T.-Y., Moody, D.B., Murray, M., Galagan, J.E., 2009. Interpreting Expression Data with Metabolic Flux Models: Predicting Mycobacterium tuberculosis Mycolic Acid Production. PLoS Comput Biol 5, e1000489. doi:10.1371/journal.pcbi.1000489</w:t>
      </w:r>
    </w:p>
    <w:p w:rsidR="002A3F5B" w:rsidRPr="002A3F5B" w:rsidRDefault="002A3F5B" w:rsidP="002A3F5B">
      <w:pPr>
        <w:pStyle w:val="Bibliography"/>
        <w:rPr>
          <w:color w:val="auto"/>
        </w:rPr>
      </w:pPr>
      <w:r w:rsidRPr="002A3F5B">
        <w:rPr>
          <w:color w:val="auto"/>
        </w:rPr>
        <w:t>Collins, S.B., Reznik, E., Segrè, D., 2012. Temporal Expression-based Analysis of Metabolism. PLoS Comput Biol 8, e1002781. doi:10.1371/journal.pcbi.1002781</w:t>
      </w:r>
    </w:p>
    <w:p w:rsidR="002A3F5B" w:rsidRPr="002A3F5B" w:rsidRDefault="002A3F5B" w:rsidP="002A3F5B">
      <w:pPr>
        <w:pStyle w:val="Bibliography"/>
        <w:rPr>
          <w:color w:val="auto"/>
        </w:rPr>
      </w:pPr>
      <w:r w:rsidRPr="002A3F5B">
        <w:rPr>
          <w:color w:val="auto"/>
        </w:rPr>
        <w:t>Dodt, M., Roehr, J.T., Ahmed, R., Dieterich, C., 2012. FLEXBAR—Flexible Barcode and Adapter Processing for Next-Generation Sequencing Platforms. Biology 1, 895–905. doi:10.3390/biology1030895</w:t>
      </w:r>
    </w:p>
    <w:p w:rsidR="002A3F5B" w:rsidRPr="002A3F5B" w:rsidRDefault="002A3F5B" w:rsidP="002A3F5B">
      <w:pPr>
        <w:pStyle w:val="Bibliography"/>
        <w:rPr>
          <w:color w:val="auto"/>
        </w:rPr>
      </w:pPr>
      <w:r w:rsidRPr="002A3F5B">
        <w:rPr>
          <w:color w:val="auto"/>
        </w:rPr>
        <w:t>Duarte, N.C., Herrgård, M.J., Palsson, B.Ø., 2004. Reconstruction and Validation of Saccharomyces cerevisiae iND750, a Fully Compartmentalized Genome-Scale Metabolic Model. Genome Res. 14, 1298–1309. doi:10.1101/gr.2250904</w:t>
      </w:r>
    </w:p>
    <w:p w:rsidR="002A3F5B" w:rsidRPr="002A3F5B" w:rsidRDefault="002A3F5B" w:rsidP="002A3F5B">
      <w:pPr>
        <w:pStyle w:val="Bibliography"/>
        <w:rPr>
          <w:color w:val="auto"/>
        </w:rPr>
      </w:pPr>
      <w:r w:rsidRPr="002A3F5B">
        <w:rPr>
          <w:color w:val="auto"/>
        </w:rPr>
        <w:t>Fang, X., Wallqvist, A., Reifman, J., 2012. Modeling Phenotypic Metabolic Adaptations of Mycobacterium tuberculosis H37Rv under Hypoxia. PLoS Comput Biol 8, e1002688. doi:10.1371/journal.pcbi.1002688</w:t>
      </w:r>
    </w:p>
    <w:p w:rsidR="002A3F5B" w:rsidRPr="002A3F5B" w:rsidRDefault="002A3F5B" w:rsidP="002A3F5B">
      <w:pPr>
        <w:pStyle w:val="Bibliography"/>
        <w:rPr>
          <w:color w:val="auto"/>
        </w:rPr>
      </w:pPr>
      <w:r w:rsidRPr="002A3F5B">
        <w:rPr>
          <w:color w:val="auto"/>
        </w:rPr>
        <w:t>Feist, A.M., Henry, C.S., Reed, J.L., Krummenacker, M., Joyce, A.R., Karp, P.D., Broadbelt, L.J., Hatzimanikatis, V., Palsson, B.Ø., 2007. A genome-scale metabolic reconstruction for Escherichia coli K-12 MG1655 that accounts for 1260 ORFs and thermodynamic information. Mol. Syst. Biol. 3, n/a–n/a. doi:10.1038/msb4100155</w:t>
      </w:r>
    </w:p>
    <w:p w:rsidR="002A3F5B" w:rsidRPr="002A3F5B" w:rsidRDefault="002A3F5B" w:rsidP="002A3F5B">
      <w:pPr>
        <w:pStyle w:val="Bibliography"/>
        <w:rPr>
          <w:color w:val="auto"/>
        </w:rPr>
      </w:pPr>
      <w:r w:rsidRPr="002A3F5B">
        <w:rPr>
          <w:color w:val="auto"/>
        </w:rPr>
        <w:t>Feist, A.M., Palsson, B.Ø., 2008. The growing scope of applications of genome-scale metabolic reconstructions using Escherichia coli. Nat. Biotechnol. 26, 659–667. doi:10.1038/nbt1401</w:t>
      </w:r>
    </w:p>
    <w:p w:rsidR="002A3F5B" w:rsidRPr="002A3F5B" w:rsidRDefault="002A3F5B" w:rsidP="002A3F5B">
      <w:pPr>
        <w:pStyle w:val="Bibliography"/>
        <w:rPr>
          <w:color w:val="auto"/>
        </w:rPr>
      </w:pPr>
      <w:r w:rsidRPr="002A3F5B">
        <w:rPr>
          <w:color w:val="auto"/>
        </w:rPr>
        <w:t>Finkel, S.E., Kolter, R., 1999. Evolution of microbial diversity during prolonged starvation. Proc. Natl. Acad. Sci. 96, 4023–4027. doi:10.1073/pnas.96.7.4023</w:t>
      </w:r>
    </w:p>
    <w:p w:rsidR="002A3F5B" w:rsidRPr="002A3F5B" w:rsidRDefault="002A3F5B" w:rsidP="002A3F5B">
      <w:pPr>
        <w:pStyle w:val="Bibliography"/>
        <w:rPr>
          <w:color w:val="auto"/>
        </w:rPr>
      </w:pPr>
      <w:r w:rsidRPr="002A3F5B">
        <w:rPr>
          <w:color w:val="auto"/>
        </w:rPr>
        <w:t>Giles, D.K., Hankins, J.V., Guan, Z., Trent, M.S., 2011. Remodelling of the Vibrio cholerae membrane by incorporation of exogenous fatty acids from host and aquatic environments. Mol. Microbiol. 79, 716–728. doi:10.1111/j.1365-2958.2010.07476.x</w:t>
      </w:r>
    </w:p>
    <w:p w:rsidR="002A3F5B" w:rsidRPr="002A3F5B" w:rsidRDefault="002A3F5B" w:rsidP="002A3F5B">
      <w:pPr>
        <w:pStyle w:val="Bibliography"/>
        <w:rPr>
          <w:color w:val="auto"/>
        </w:rPr>
      </w:pPr>
      <w:r w:rsidRPr="002A3F5B">
        <w:rPr>
          <w:color w:val="auto"/>
        </w:rPr>
        <w:t>Grogan, D.W., Cronan, J.E., 1997. Cyclopropane ring formation in membrane lipids of bacteria. Microbiol. Mol. Biol. Rev. 61, 429–441.</w:t>
      </w:r>
    </w:p>
    <w:p w:rsidR="002A3F5B" w:rsidRPr="002A3F5B" w:rsidRDefault="002A3F5B" w:rsidP="002A3F5B">
      <w:pPr>
        <w:pStyle w:val="Bibliography"/>
        <w:rPr>
          <w:color w:val="auto"/>
        </w:rPr>
      </w:pPr>
      <w:r w:rsidRPr="002A3F5B">
        <w:rPr>
          <w:color w:val="auto"/>
        </w:rPr>
        <w:t>Gygi, S.P., Rochon, Y., Franza, B.R., Aebersold, R., 1999. Correlation between Protein and mRNA Abundance in Yeast. Mol. Cell. Biol. 19, 1720–1730.</w:t>
      </w:r>
    </w:p>
    <w:p w:rsidR="002A3F5B" w:rsidRPr="002A3F5B" w:rsidRDefault="002A3F5B" w:rsidP="002A3F5B">
      <w:pPr>
        <w:pStyle w:val="Bibliography"/>
        <w:rPr>
          <w:color w:val="auto"/>
        </w:rPr>
      </w:pPr>
      <w:r w:rsidRPr="002A3F5B">
        <w:rPr>
          <w:color w:val="auto"/>
        </w:rPr>
        <w:t>Hankins, J.V., Madsen, J.A., Needham, B.D., Brodbelt, J.S., Trent, M.S., 2013. The Outer Membrane of Gram-Negative Bacteria: Lipid A Isolation and Characterization, in: Delcour, A.H. (Ed.), Bacterial Cell Surfaces, Methods in Molecular Biology. Humana Press, pp. 239–258.</w:t>
      </w:r>
    </w:p>
    <w:p w:rsidR="002A3F5B" w:rsidRPr="002A3F5B" w:rsidRDefault="002A3F5B" w:rsidP="002A3F5B">
      <w:pPr>
        <w:pStyle w:val="Bibliography"/>
        <w:rPr>
          <w:color w:val="auto"/>
        </w:rPr>
      </w:pPr>
      <w:r w:rsidRPr="002A3F5B">
        <w:rPr>
          <w:color w:val="auto"/>
        </w:rPr>
        <w:t>Hu, P., Janga, S.C., Babu, M., Díaz-Mejía, J.J., Butland, G., Yang, W., Pogoutse, O., Guo, X., Phanse, S., Wong, P., Chandran, S., Christopoulos, C., Nazarians-Armavil, A., Nasseri, N.K., Musso, G., Ali, M., Nazemof, N., Eroukova, V., Golshani, A., Paccanaro, A., Greenblatt, J.F., Moreno-Hagelsieb, G., Emili, A., 2009. Global Functional Atlas of Escherichia coli Encompassing Previously Uncharacterized Proteins. PLoS Biol 7, e1000096. doi:10.1371/journal.pbio.1000096</w:t>
      </w:r>
    </w:p>
    <w:p w:rsidR="002A3F5B" w:rsidRPr="002A3F5B" w:rsidRDefault="002A3F5B" w:rsidP="002A3F5B">
      <w:pPr>
        <w:pStyle w:val="Bibliography"/>
        <w:rPr>
          <w:color w:val="auto"/>
        </w:rPr>
      </w:pPr>
      <w:r w:rsidRPr="002A3F5B">
        <w:rPr>
          <w:color w:val="auto"/>
        </w:rPr>
        <w:t>Jeong, H., Barbe, V., Lee, C.H., Vallenet, D., Yu, D.S., Choi, S.-H., Couloux, A., Lee, S.-W., Yoon, S.H., Cattolico, L., Hur, C.-G., Park, H.-S., Ségurens, B., Kim, S.C., Oh, T.K., Lenski, R.E., Studier, F.W., Daegelen, P., Kim, J.F., 2009. Genome Sequences of Escherichia coli B strains REL606 and BL21(DE3). J. Mol. Biol. 394, 644–652. doi:10.1016/j.jmb.2009.09.052</w:t>
      </w:r>
    </w:p>
    <w:p w:rsidR="002A3F5B" w:rsidRPr="002A3F5B" w:rsidRDefault="002A3F5B" w:rsidP="002A3F5B">
      <w:pPr>
        <w:pStyle w:val="Bibliography"/>
        <w:rPr>
          <w:color w:val="auto"/>
        </w:rPr>
      </w:pPr>
      <w:r w:rsidRPr="002A3F5B">
        <w:rPr>
          <w:color w:val="auto"/>
        </w:rPr>
        <w:t>Jia, W., Zoeiby, A.E., Petruzziello, T.N., Jayabalasingham, B., Seyedirashti, S., Bishop, R.E., 2004. Lipid Trafficking Controls Endotoxin Acylation in Outer Membranes of Escherichia coli. J. Biol. Chem. 279, 44966–44975. doi:10.1074/jbc.M404963200</w:t>
      </w:r>
    </w:p>
    <w:p w:rsidR="002A3F5B" w:rsidRPr="002A3F5B" w:rsidRDefault="002A3F5B" w:rsidP="002A3F5B">
      <w:pPr>
        <w:pStyle w:val="Bibliography"/>
        <w:rPr>
          <w:color w:val="auto"/>
        </w:rPr>
      </w:pPr>
      <w:r w:rsidRPr="002A3F5B">
        <w:rPr>
          <w:color w:val="auto"/>
        </w:rPr>
        <w:t>Jones, E., Oliphant, T., Peterson, P., 2001. SciPy: Open source scientific tools for Python [WWW Document]. http://www.scipy.org/. URL http://www.scipy.org/Citing_SciPy (accessed 9.9.14).</w:t>
      </w:r>
    </w:p>
    <w:p w:rsidR="002A3F5B" w:rsidRPr="002A3F5B" w:rsidRDefault="002A3F5B" w:rsidP="002A3F5B">
      <w:pPr>
        <w:pStyle w:val="Bibliography"/>
        <w:rPr>
          <w:color w:val="auto"/>
        </w:rPr>
      </w:pPr>
      <w:r w:rsidRPr="002A3F5B">
        <w:rPr>
          <w:color w:val="auto"/>
        </w:rPr>
        <w:t>Karr, J.R., Sanghvi, J.C., Macklin, D.N., Gutschow, M.V., Jacobs, J.M., Bolival Jr., B., Assad-Garcia, N., Glass, J.I., Covert, M.W., 2012. A Whole-Cell Computational Model Predicts Phenotype from Genotype. Cell 150, 389–401. doi:10.1016/j.cell.2012.05.044</w:t>
      </w:r>
    </w:p>
    <w:p w:rsidR="002A3F5B" w:rsidRPr="002A3F5B" w:rsidRDefault="002A3F5B" w:rsidP="002A3F5B">
      <w:pPr>
        <w:pStyle w:val="Bibliography"/>
        <w:rPr>
          <w:color w:val="auto"/>
        </w:rPr>
      </w:pPr>
      <w:r w:rsidRPr="002A3F5B">
        <w:rPr>
          <w:color w:val="auto"/>
        </w:rPr>
        <w:t>Langmead, B., Salzberg, S.L., 2012. Fast gapped-read alignment with Bowtie 2. Nat. Methods 9, 357–359. doi:10.1038/nmeth.1923</w:t>
      </w:r>
    </w:p>
    <w:p w:rsidR="002A3F5B" w:rsidRPr="002A3F5B" w:rsidRDefault="002A3F5B" w:rsidP="002A3F5B">
      <w:pPr>
        <w:pStyle w:val="Bibliography"/>
        <w:rPr>
          <w:color w:val="auto"/>
        </w:rPr>
      </w:pPr>
      <w:r w:rsidRPr="002A3F5B">
        <w:rPr>
          <w:color w:val="auto"/>
        </w:rPr>
        <w:t>Lee, D., Smallbone, K., Dunn, W.B., Murabito, E., Winder, C.L., Kell, D.B., Mendes, P., Swainston, N., 2012. Improving metabolic flux predictions using absolute gene expression data. BMC Syst. Biol. 6, 73. doi:10.1186/1752-0509-6-73</w:t>
      </w:r>
    </w:p>
    <w:p w:rsidR="002A3F5B" w:rsidRPr="002A3F5B" w:rsidRDefault="002A3F5B" w:rsidP="002A3F5B">
      <w:pPr>
        <w:pStyle w:val="Bibliography"/>
        <w:rPr>
          <w:color w:val="auto"/>
        </w:rPr>
      </w:pPr>
      <w:r w:rsidRPr="002A3F5B">
        <w:rPr>
          <w:color w:val="auto"/>
        </w:rPr>
        <w:t>Lewis, N.E., Cho, B.-K., Knight, E.M., Palsson, B.O., 2009. Gene expression profiling and the use of genome-scale in silico models of Escherichia coli for analysis: providing context for content. J. Bacteriol. 191, 3437–3444. doi:10.1128/JB.00034-09</w:t>
      </w:r>
    </w:p>
    <w:p w:rsidR="002A3F5B" w:rsidRPr="002A3F5B" w:rsidRDefault="002A3F5B" w:rsidP="002A3F5B">
      <w:pPr>
        <w:pStyle w:val="Bibliography"/>
        <w:rPr>
          <w:color w:val="auto"/>
        </w:rPr>
      </w:pPr>
      <w:r w:rsidRPr="002A3F5B">
        <w:rPr>
          <w:color w:val="auto"/>
        </w:rPr>
        <w:t>Lewis, N.E., Hixson, K.K., Conrad, T.M., Lerman, J.A., Charusanti, P., Polpitiya, A.D., Adkins, J.N., Schramm, G., Purvine, S.O., Lopez-Ferrer, D., Weitz, K.K., Eils, R., König, R., Smith, R.D., Palsson, B.Ø., 2010. Omic data from evolved E. coli are consistent with computed optimal growth from genome-scale models. Mol. Syst. Biol. 6, n/a–n/a. doi:10.1038/msb.2010.47</w:t>
      </w:r>
    </w:p>
    <w:p w:rsidR="002A3F5B" w:rsidRPr="002A3F5B" w:rsidRDefault="002A3F5B" w:rsidP="002A3F5B">
      <w:pPr>
        <w:pStyle w:val="Bibliography"/>
        <w:rPr>
          <w:color w:val="auto"/>
        </w:rPr>
      </w:pPr>
      <w:r w:rsidRPr="002A3F5B">
        <w:rPr>
          <w:color w:val="auto"/>
        </w:rPr>
        <w:t>Lim, H.N., Lee, Y., Hussein, R., 2011a. Fundamental relationship between operon organization and gene expression. Proc. Natl. Acad. Sci. 108, 10626–10631. doi:10.1073/pnas.1105692108</w:t>
      </w:r>
    </w:p>
    <w:p w:rsidR="002A3F5B" w:rsidRPr="002A3F5B" w:rsidRDefault="002A3F5B" w:rsidP="002A3F5B">
      <w:pPr>
        <w:pStyle w:val="Bibliography"/>
        <w:rPr>
          <w:color w:val="auto"/>
        </w:rPr>
      </w:pPr>
      <w:r w:rsidRPr="002A3F5B">
        <w:rPr>
          <w:color w:val="auto"/>
        </w:rPr>
        <w:t>Lim, H.N., Lee, Y., Hussein, R., 2011b. Fundamental relationship between operon organization and gene expression. Proc. Natl. Acad. Sci. 108, 10626–10631. doi:10.1073/pnas.1105692108</w:t>
      </w:r>
    </w:p>
    <w:p w:rsidR="002A3F5B" w:rsidRPr="002A3F5B" w:rsidRDefault="002A3F5B" w:rsidP="002A3F5B">
      <w:pPr>
        <w:pStyle w:val="Bibliography"/>
        <w:rPr>
          <w:color w:val="auto"/>
        </w:rPr>
      </w:pPr>
      <w:r w:rsidRPr="002A3F5B">
        <w:rPr>
          <w:color w:val="auto"/>
        </w:rPr>
        <w:t>Lu, P., Vogel, C., Wang, R., Yao, X., Marcotte, E.M., 2007. Absolute protein expression profiling estimates the relative contributions of transcriptional and translational regulation. Nat. Biotechnol. 25, 117–124. doi:10.1038/nbt1270</w:t>
      </w:r>
    </w:p>
    <w:p w:rsidR="002A3F5B" w:rsidRPr="002A3F5B" w:rsidRDefault="002A3F5B" w:rsidP="002A3F5B">
      <w:pPr>
        <w:pStyle w:val="Bibliography"/>
        <w:rPr>
          <w:color w:val="auto"/>
        </w:rPr>
      </w:pPr>
      <w:r w:rsidRPr="002A3F5B">
        <w:rPr>
          <w:color w:val="auto"/>
        </w:rPr>
        <w:t>Magnusson, L.U., Farewell, A., Nyström, T., 2005. ppGpp: a global regulator in Escherichia coli. Trends Microbiol. 13, 236–242. doi:10.1016/j.tim.2005.03.008</w:t>
      </w:r>
    </w:p>
    <w:p w:rsidR="002A3F5B" w:rsidRPr="002A3F5B" w:rsidRDefault="002A3F5B" w:rsidP="002A3F5B">
      <w:pPr>
        <w:pStyle w:val="Bibliography"/>
        <w:rPr>
          <w:color w:val="auto"/>
        </w:rPr>
      </w:pPr>
      <w:r w:rsidRPr="002A3F5B">
        <w:rPr>
          <w:color w:val="auto"/>
        </w:rPr>
        <w:t>Mahadevan, R., Edwards, J.S., Doyle III, F.J., 2002. Dynamic Flux Balance Analysis of Diauxic Growth in Escherichia coli. Biophys. J. 83, 1331–1340. doi:10.1016/S0006-3495(02)73903-9</w:t>
      </w:r>
    </w:p>
    <w:p w:rsidR="002A3F5B" w:rsidRPr="002A3F5B" w:rsidRDefault="002A3F5B" w:rsidP="002A3F5B">
      <w:pPr>
        <w:pStyle w:val="Bibliography"/>
        <w:rPr>
          <w:color w:val="auto"/>
        </w:rPr>
      </w:pPr>
      <w:r w:rsidRPr="002A3F5B">
        <w:rPr>
          <w:color w:val="auto"/>
        </w:rPr>
        <w:t>Mattheakis, L.C., Nomura, M., 1988. Feedback regulation of the spc operon in Escherichia coli: translational coupling and mRNA processing. J. Bacteriol. 170, 4484–4492.</w:t>
      </w:r>
    </w:p>
    <w:p w:rsidR="002A3F5B" w:rsidRPr="002A3F5B" w:rsidRDefault="002A3F5B" w:rsidP="002A3F5B">
      <w:pPr>
        <w:pStyle w:val="Bibliography"/>
        <w:rPr>
          <w:color w:val="auto"/>
        </w:rPr>
      </w:pPr>
      <w:r w:rsidRPr="002A3F5B">
        <w:rPr>
          <w:color w:val="auto"/>
        </w:rPr>
        <w:t>Morita, R.Y., 1990. The starvation-survival state of microorganisms in nature and its relationship to the bioavailable energy. Experientia 46, 813–817. doi:10.1007/BF01935530</w:t>
      </w:r>
    </w:p>
    <w:p w:rsidR="002A3F5B" w:rsidRPr="002A3F5B" w:rsidRDefault="002A3F5B" w:rsidP="002A3F5B">
      <w:pPr>
        <w:pStyle w:val="Bibliography"/>
        <w:rPr>
          <w:color w:val="auto"/>
        </w:rPr>
      </w:pPr>
      <w:r w:rsidRPr="002A3F5B">
        <w:rPr>
          <w:color w:val="auto"/>
        </w:rPr>
        <w:t>Needham, B.D., Trent, M.S., 2013. Fortifying the barrier: the impact of lipid A remodelling on bacterial pathogenesis. Nat. Rev. Microbiol. 11, 467–481. doi:10.1038/nrmicro3047</w:t>
      </w:r>
    </w:p>
    <w:p w:rsidR="002A3F5B" w:rsidRPr="002A3F5B" w:rsidRDefault="002A3F5B" w:rsidP="002A3F5B">
      <w:pPr>
        <w:pStyle w:val="Bibliography"/>
        <w:rPr>
          <w:color w:val="auto"/>
        </w:rPr>
      </w:pPr>
      <w:r w:rsidRPr="002A3F5B">
        <w:rPr>
          <w:color w:val="auto"/>
        </w:rPr>
        <w:t>Neidhardt, F.C., Curtiss, R., 1996. Escherichia Coli and Salmonella: Cellular and Molecular Biology. ASM Press.</w:t>
      </w:r>
    </w:p>
    <w:p w:rsidR="002A3F5B" w:rsidRPr="002A3F5B" w:rsidRDefault="002A3F5B" w:rsidP="002A3F5B">
      <w:pPr>
        <w:pStyle w:val="Bibliography"/>
        <w:rPr>
          <w:color w:val="auto"/>
        </w:rPr>
      </w:pPr>
      <w:r w:rsidRPr="002A3F5B">
        <w:rPr>
          <w:color w:val="auto"/>
        </w:rPr>
        <w:t>O’Brien, E.J., Lerman, J.A., Chang, R.L., Hyduke, D.R., Palsson, B.Ø., 2013. Genome-scale models of metabolism and gene expression extend and refine growth phenotype prediction. Mol. Syst. Biol. 9, n/a–n/a. doi:10.1038/msb.2013.52</w:t>
      </w:r>
    </w:p>
    <w:p w:rsidR="002A3F5B" w:rsidRPr="002A3F5B" w:rsidRDefault="002A3F5B" w:rsidP="002A3F5B">
      <w:pPr>
        <w:pStyle w:val="Bibliography"/>
        <w:rPr>
          <w:color w:val="auto"/>
        </w:rPr>
      </w:pPr>
      <w:r w:rsidRPr="002A3F5B">
        <w:rPr>
          <w:color w:val="auto"/>
        </w:rPr>
        <w:t>Pedersen, Magnus Erik Hvass, n.d. Good parameters for differential evolution.</w:t>
      </w:r>
    </w:p>
    <w:p w:rsidR="002A3F5B" w:rsidRPr="002A3F5B" w:rsidRDefault="002A3F5B" w:rsidP="002A3F5B">
      <w:pPr>
        <w:pStyle w:val="Bibliography"/>
        <w:rPr>
          <w:color w:val="auto"/>
        </w:rPr>
      </w:pPr>
      <w:r w:rsidRPr="002A3F5B">
        <w:rPr>
          <w:color w:val="auto"/>
        </w:rPr>
        <w:t>Price, K., Storn, R.M., Lampinen, J.A., 2005. Differential Evolution: A Practical Approach to Global Optimization (Natural Computing Series). Springer-Verlag New York, Inc., Secaucus, NJ, USA.</w:t>
      </w:r>
    </w:p>
    <w:p w:rsidR="002A3F5B" w:rsidRPr="002A3F5B" w:rsidRDefault="002A3F5B" w:rsidP="002A3F5B">
      <w:pPr>
        <w:pStyle w:val="Bibliography"/>
        <w:rPr>
          <w:color w:val="auto"/>
        </w:rPr>
      </w:pPr>
      <w:r w:rsidRPr="002A3F5B">
        <w:rPr>
          <w:color w:val="auto"/>
        </w:rPr>
        <w:t>Raghavan, R., Groisman, E.A., Ochman, H., 2011. Genome-wide detection of novel regulatory RNAs in E. coli. Genome Res. 21, 1487–1497. doi:10.1101/gr.119370.110</w:t>
      </w:r>
    </w:p>
    <w:p w:rsidR="002A3F5B" w:rsidRPr="002A3F5B" w:rsidRDefault="002A3F5B" w:rsidP="002A3F5B">
      <w:pPr>
        <w:pStyle w:val="Bibliography"/>
        <w:rPr>
          <w:color w:val="auto"/>
        </w:rPr>
      </w:pPr>
      <w:r w:rsidRPr="002A3F5B">
        <w:rPr>
          <w:color w:val="auto"/>
        </w:rPr>
        <w:t>Soares, N.C., Spät, P., Krug, K., Macek, B., 2013. Global Dynamics of the Escherichia coli Proteome and Phosphoproteome During Growth in Minimal Medium. J. Proteome Res. 12, 2611–2621. doi:10.1021/pr3011843</w:t>
      </w:r>
    </w:p>
    <w:p w:rsidR="002A3F5B" w:rsidRPr="002A3F5B" w:rsidRDefault="002A3F5B" w:rsidP="002A3F5B">
      <w:pPr>
        <w:pStyle w:val="Bibliography"/>
        <w:rPr>
          <w:color w:val="auto"/>
        </w:rPr>
      </w:pPr>
      <w:r w:rsidRPr="002A3F5B">
        <w:rPr>
          <w:color w:val="auto"/>
        </w:rPr>
        <w:t>Stead, M.B., Agrawal, A., Bowden, K.E., Nasir, R., Mohanty, B.K., Meagher, R.B., Kushner, S.R., 2012. RNAsnap</w:t>
      </w:r>
      <w:r w:rsidRPr="002A3F5B">
        <w:rPr>
          <w:color w:val="auto"/>
          <w:vertAlign w:val="superscript"/>
        </w:rPr>
        <w:t>TM</w:t>
      </w:r>
      <w:r w:rsidRPr="002A3F5B">
        <w:rPr>
          <w:color w:val="auto"/>
        </w:rPr>
        <w:t>: a rapid, quantitative and inexpensive, method for isolating total RNA from bacteria. Nucleic Acids Res. 40, e156. doi:10.1093/nar/gks680</w:t>
      </w:r>
    </w:p>
    <w:p w:rsidR="002A3F5B" w:rsidRPr="002A3F5B" w:rsidRDefault="002A3F5B" w:rsidP="002A3F5B">
      <w:pPr>
        <w:pStyle w:val="Bibliography"/>
        <w:rPr>
          <w:color w:val="auto"/>
        </w:rPr>
      </w:pPr>
      <w:r w:rsidRPr="002A3F5B">
        <w:rPr>
          <w:color w:val="auto"/>
        </w:rPr>
        <w:t>Taniguchi, Y., Choi, P.J., Li, G.-W., Chen, H., Babu, M., Hearn, J., Emili, A., Xie, X.S., 2010. Quantifying E. coli Proteome and Transcriptome with Single-Molecule Sensitivity in Single Cells. Science 329, 533–538. doi:10.1126/science.1188308</w:t>
      </w:r>
    </w:p>
    <w:p w:rsidR="002A3F5B" w:rsidRPr="002A3F5B" w:rsidRDefault="002A3F5B" w:rsidP="002A3F5B">
      <w:pPr>
        <w:pStyle w:val="Bibliography"/>
        <w:rPr>
          <w:color w:val="auto"/>
        </w:rPr>
      </w:pPr>
      <w:r w:rsidRPr="002A3F5B">
        <w:rPr>
          <w:color w:val="auto"/>
        </w:rPr>
        <w:t>Van Berlo, R.J.P., de Ridder, D., Daran, J.-M., Daran-Lapujade, P.A., Teusink, B., Reinders, M.J.T., 2011. Predicting Metabolic Fluxes Using Gene Expression Differences As Constraints. IEEE/ACM Trans. Comput. Biol. Bioinform. 8, 206–216. doi:10.1109/TCBB.2009.55</w:t>
      </w:r>
    </w:p>
    <w:p w:rsidR="002A3F5B" w:rsidRPr="002A3F5B" w:rsidRDefault="002A3F5B" w:rsidP="002A3F5B">
      <w:pPr>
        <w:pStyle w:val="Bibliography"/>
        <w:rPr>
          <w:color w:val="auto"/>
        </w:rPr>
      </w:pPr>
      <w:r w:rsidRPr="002A3F5B">
        <w:rPr>
          <w:color w:val="auto"/>
        </w:rPr>
        <w:t>Vogel, C., de Sousa Abreu, R., Ko, D., Le, S.-Y., Shapiro, B.A., Burns, S.C., Sandhu, D., Boutz, D.R., Marcotte, E.M., Penalva, L.O., 2010. Sequence signatures and mRNA concentration can explain two-thirds of protein abundance variation in a human cell line. Mol. Syst. Biol. 6, n/a–n/a. doi:10.1038/msb.2010.59</w:t>
      </w:r>
    </w:p>
    <w:p w:rsidR="002A3F5B" w:rsidRPr="002A3F5B" w:rsidRDefault="002A3F5B" w:rsidP="002A3F5B">
      <w:pPr>
        <w:pStyle w:val="Bibliography"/>
        <w:rPr>
          <w:color w:val="auto"/>
        </w:rPr>
      </w:pPr>
      <w:r w:rsidRPr="002A3F5B">
        <w:rPr>
          <w:color w:val="auto"/>
        </w:rPr>
        <w:t>Vogel, C., Marcotte, E.M., 2008. Calculating absolute and relative protein abundance from mass spectrometry-based protein expression data. Nat. Protoc. 3, 1444–1451. doi:10.1038/nprot.2008.132</w:t>
      </w:r>
    </w:p>
    <w:p w:rsidR="002A3F5B" w:rsidRPr="002A3F5B" w:rsidRDefault="002A3F5B" w:rsidP="002A3F5B">
      <w:pPr>
        <w:pStyle w:val="Bibliography"/>
        <w:rPr>
          <w:color w:val="auto"/>
        </w:rPr>
      </w:pPr>
      <w:r w:rsidRPr="002A3F5B">
        <w:rPr>
          <w:color w:val="auto"/>
        </w:rPr>
        <w:t>Vogel, C., Marcotte, E.M., 2012. Insights into the regulation of protein abundance from proteomic and transcriptomic analyses. Nat. Rev. Genet. 13, 227–232. doi:10.1038/nrg3185</w:t>
      </w:r>
    </w:p>
    <w:p w:rsidR="002A3F5B" w:rsidRPr="002A3F5B" w:rsidRDefault="002A3F5B" w:rsidP="002A3F5B">
      <w:pPr>
        <w:pStyle w:val="Bibliography"/>
        <w:rPr>
          <w:color w:val="auto"/>
        </w:rPr>
      </w:pPr>
      <w:r w:rsidRPr="002A3F5B">
        <w:rPr>
          <w:color w:val="auto"/>
        </w:rPr>
        <w:t>Walt, S. van der, Colbert, S.C., Varoquaux, G., 2011. The NumPy Array: A Structure for Efficient Numerical Computation. Comput. Sci. Eng. 13, 22–30. doi:10.1109/MCSE.2011.37</w:t>
      </w:r>
    </w:p>
    <w:p w:rsidR="002A3F5B" w:rsidRPr="002A3F5B" w:rsidRDefault="002A3F5B" w:rsidP="002A3F5B">
      <w:pPr>
        <w:pStyle w:val="Bibliography"/>
        <w:rPr>
          <w:color w:val="auto"/>
        </w:rPr>
      </w:pPr>
      <w:r w:rsidRPr="002A3F5B">
        <w:rPr>
          <w:color w:val="auto"/>
        </w:rPr>
        <w:t>Wang, Z., Gerstein, M., Snyder, M., 2009. RNA-Seq: a revolutionary tool for transcriptomics. Nat. Rev. Genet. 10, 57–63. doi:10.1038/nrg2484</w:t>
      </w:r>
    </w:p>
    <w:p w:rsidR="002A3F5B" w:rsidRPr="002A3F5B" w:rsidRDefault="002A3F5B" w:rsidP="002A3F5B">
      <w:pPr>
        <w:pStyle w:val="Bibliography"/>
        <w:rPr>
          <w:color w:val="auto"/>
        </w:rPr>
      </w:pPr>
      <w:r w:rsidRPr="002A3F5B">
        <w:rPr>
          <w:color w:val="auto"/>
        </w:rPr>
        <w:t>Washburn, M.P., Koller, A., Oshiro, G., Ulaszek, R.R., Plouffe, D., Deciu, C., Winzeler, E., Yates, J.R., 2003. Protein pathway and complex clustering of correlated mRNA and protein expression analyses in Saccharomyces cerevisiae. Proc. Natl. Acad. Sci. 100, 3107–3112. doi:10.1073/pnas.0634629100</w:t>
      </w:r>
    </w:p>
    <w:p w:rsidR="002A3F5B" w:rsidRPr="002A3F5B" w:rsidRDefault="002A3F5B" w:rsidP="002A3F5B">
      <w:pPr>
        <w:pStyle w:val="Bibliography"/>
        <w:rPr>
          <w:color w:val="auto"/>
        </w:rPr>
      </w:pPr>
      <w:r w:rsidRPr="002A3F5B">
        <w:rPr>
          <w:color w:val="auto"/>
        </w:rPr>
        <w:t>Wek, R.C., Sameshima, J.H., Hatfield, G.W., 1987. Rho-dependent transcriptional polarity in the ilvGMEDA operon of wild-type Escherichia coli K12. J. Biol. Chem. 262, 15256–15261.</w:t>
      </w:r>
    </w:p>
    <w:p w:rsidR="002A3F5B" w:rsidRPr="002A3F5B" w:rsidRDefault="002A3F5B" w:rsidP="002A3F5B">
      <w:pPr>
        <w:pStyle w:val="Bibliography"/>
        <w:rPr>
          <w:color w:val="auto"/>
        </w:rPr>
      </w:pPr>
      <w:r w:rsidRPr="002A3F5B">
        <w:rPr>
          <w:color w:val="auto"/>
        </w:rPr>
        <w:t>Wiśniewski, J.R., Rakus, D., n.d. Quantitative analysis of the Escherichia coli proteome. Data Brief. doi:10.1016/j.dib.2014.08.004</w:t>
      </w:r>
    </w:p>
    <w:p w:rsidR="002A3F5B" w:rsidRPr="002A3F5B" w:rsidRDefault="002A3F5B" w:rsidP="002A3F5B">
      <w:pPr>
        <w:pStyle w:val="Bibliography"/>
        <w:rPr>
          <w:color w:val="auto"/>
        </w:rPr>
      </w:pPr>
      <w:r w:rsidRPr="002A3F5B">
        <w:rPr>
          <w:color w:val="auto"/>
        </w:rPr>
        <w:t>Yamada, M., Saier Jr, M.H., 1988. Positive and negative regulators for glucitol (gut) operon expression in Escherichia coli. J. Mol. Biol. 203, 569–583. doi:10.1016/0022-2836(88)90193-3</w:t>
      </w:r>
    </w:p>
    <w:p w:rsidR="002A3F5B" w:rsidRPr="002A3F5B" w:rsidRDefault="002A3F5B" w:rsidP="002A3F5B">
      <w:pPr>
        <w:pStyle w:val="Bibliography"/>
        <w:rPr>
          <w:color w:val="auto"/>
        </w:rPr>
      </w:pPr>
      <w:r w:rsidRPr="002A3F5B">
        <w:rPr>
          <w:color w:val="auto"/>
        </w:rPr>
        <w:t>Yoon, S.H., Han, M.-J., Jeong, H., Lee, C.H., Xia, X.-X., Lee, D.-H., Shim, J.H., Lee, S.Y., Oh, T.K., Kim, J.F., 2012. Comparative multi-omics systems analysis of Escherichia coli strains B and K-12. Genome Biol. 13, R37. doi:10.1186/gb-2012-13-5-r37</w:t>
      </w:r>
    </w:p>
    <w:p w:rsidR="002A3F5B" w:rsidRPr="002A3F5B" w:rsidRDefault="002A3F5B" w:rsidP="002A3F5B">
      <w:pPr>
        <w:pStyle w:val="Bibliography"/>
        <w:rPr>
          <w:color w:val="auto"/>
        </w:rPr>
      </w:pPr>
      <w:r w:rsidRPr="002A3F5B">
        <w:rPr>
          <w:color w:val="auto"/>
        </w:rPr>
        <w:t>Zamboni, N., Fendt, S.-M., Rühl, M., Sauer, U., 2009. 13C-based metabolic flux analysis. Nat. Protoc. 4, 878–892. doi:10.1038/nprot.2009.58</w:t>
      </w:r>
    </w:p>
    <w:p w:rsidR="005A50CF" w:rsidRDefault="006D5734" w:rsidP="009A7364">
      <w:pPr>
        <w:pStyle w:val="Heading2"/>
      </w:pPr>
      <w:r w:rsidRPr="002C1CF2">
        <w:rPr>
          <w:color w:val="auto"/>
        </w:rPr>
        <w:fldChar w:fldCharType="end"/>
      </w:r>
      <w:r w:rsidR="005A50CF">
        <w:br w:type="page"/>
      </w:r>
      <w:r w:rsidR="009A7364">
        <w:t>Table 1</w:t>
      </w:r>
    </w:p>
    <w:tbl>
      <w:tblPr>
        <w:tblW w:w="9481" w:type="dxa"/>
        <w:tblInd w:w="95" w:type="dxa"/>
        <w:tblLayout w:type="fixed"/>
        <w:tblLook w:val="0000"/>
      </w:tblPr>
      <w:tblGrid>
        <w:gridCol w:w="1273"/>
        <w:gridCol w:w="1170"/>
        <w:gridCol w:w="1440"/>
        <w:gridCol w:w="1153"/>
        <w:gridCol w:w="1907"/>
        <w:gridCol w:w="1440"/>
        <w:gridCol w:w="1098"/>
      </w:tblGrid>
      <w:tr w:rsidR="001B59E9"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N pr</w:t>
            </w:r>
            <w:r w:rsidRPr="001B59E9">
              <w:rPr>
                <w:rFonts w:ascii="Verdana" w:eastAsiaTheme="minorEastAsia" w:hAnsi="Verdana" w:cstheme="minorBidi"/>
                <w:b/>
                <w:bCs/>
                <w:color w:val="auto"/>
                <w:sz w:val="20"/>
                <w:szCs w:val="20"/>
              </w:rPr>
              <w:t>o</w:t>
            </w:r>
            <w:r w:rsidRPr="001B59E9">
              <w:rPr>
                <w:rFonts w:ascii="Verdana" w:eastAsiaTheme="minorEastAsia" w:hAnsi="Verdana" w:cstheme="minorBidi"/>
                <w:b/>
                <w:bCs/>
                <w:color w:val="auto"/>
                <w:sz w:val="20"/>
                <w:szCs w:val="20"/>
              </w:rPr>
              <w:t>teins found</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xml:space="preserve"># </w:t>
            </w:r>
            <w:proofErr w:type="spellStart"/>
            <w:r w:rsidRPr="001B59E9">
              <w:rPr>
                <w:rFonts w:ascii="Verdana" w:eastAsiaTheme="minorEastAsia" w:hAnsi="Verdana" w:cstheme="minorBidi"/>
                <w:b/>
                <w:bCs/>
                <w:color w:val="auto"/>
                <w:sz w:val="20"/>
                <w:szCs w:val="20"/>
              </w:rPr>
              <w:t>RNAs</w:t>
            </w:r>
            <w:proofErr w:type="spellEnd"/>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 (at 3hrs)</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lt;1%</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16 genes</w:t>
            </w:r>
            <w:proofErr w:type="gramStart"/>
            <w:r w:rsidRPr="001B59E9">
              <w:rPr>
                <w:rFonts w:ascii="Verdana" w:eastAsiaTheme="minorEastAsia" w:hAnsi="Verdana" w:cstheme="minorBidi"/>
                <w:color w:val="auto"/>
                <w:sz w:val="20"/>
                <w:szCs w:val="20"/>
              </w:rPr>
              <w:t>,89</w:t>
            </w:r>
            <w:proofErr w:type="gramEnd"/>
            <w:r w:rsidRPr="001B59E9">
              <w:rPr>
                <w:rFonts w:ascii="Verdana" w:eastAsiaTheme="minorEastAsia" w:hAnsi="Verdana" w:cstheme="minorBidi"/>
                <w:color w:val="auto"/>
                <w:sz w:val="20"/>
                <w:szCs w:val="20"/>
              </w:rPr>
              <w:t xml:space="preserve"> </w:t>
            </w:r>
            <w:proofErr w:type="spellStart"/>
            <w:r w:rsidRPr="001B59E9">
              <w:rPr>
                <w:rFonts w:ascii="Verdana" w:eastAsiaTheme="minorEastAsia" w:hAnsi="Verdana" w:cstheme="minorBidi"/>
                <w:color w:val="auto"/>
                <w:sz w:val="20"/>
                <w:szCs w:val="20"/>
              </w:rPr>
              <w:t>ncRNA</w:t>
            </w:r>
            <w:proofErr w:type="spellEnd"/>
            <w:r w:rsidRPr="001B59E9">
              <w:rPr>
                <w:rFonts w:ascii="Verdana" w:eastAsiaTheme="minorEastAsia" w:hAnsi="Verdana" w:cstheme="minorBidi"/>
                <w:color w:val="auto"/>
                <w:sz w:val="20"/>
                <w:szCs w:val="20"/>
              </w:rPr>
              <w:t xml:space="preserve">, 85 </w:t>
            </w:r>
            <w:proofErr w:type="spellStart"/>
            <w:r w:rsidRPr="001B59E9">
              <w:rPr>
                <w:rFonts w:ascii="Verdana" w:eastAsiaTheme="minorEastAsia" w:hAnsi="Verdana" w:cstheme="minorBidi"/>
                <w:color w:val="auto"/>
                <w:sz w:val="20"/>
                <w:szCs w:val="20"/>
              </w:rPr>
              <w:t>tRNA</w:t>
            </w:r>
            <w:proofErr w:type="spellEnd"/>
            <w:r w:rsidRPr="001B59E9">
              <w:rPr>
                <w:rFonts w:ascii="Verdana" w:eastAsiaTheme="minorEastAsia" w:hAnsi="Verdana" w:cstheme="minorBidi"/>
                <w:color w:val="auto"/>
                <w:sz w:val="20"/>
                <w:szCs w:val="20"/>
              </w:rPr>
              <w:t xml:space="preserve"> (at 3hrs)</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r w:rsidR="001B59E9"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jc w:val="righ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gramStart"/>
            <w:r w:rsidRPr="001B59E9">
              <w:rPr>
                <w:rFonts w:ascii="Verdana" w:eastAsiaTheme="minorEastAsia" w:hAnsi="Verdana" w:cstheme="minorBidi"/>
                <w:color w:val="auto"/>
                <w:sz w:val="20"/>
                <w:szCs w:val="20"/>
              </w:rPr>
              <w:t>fold</w:t>
            </w:r>
            <w:proofErr w:type="gramEnd"/>
            <w:r w:rsidRPr="001B59E9">
              <w:rPr>
                <w:rFonts w:ascii="Verdana" w:eastAsiaTheme="minorEastAsia" w:hAnsi="Verdana" w:cstheme="minorBidi"/>
                <w:color w:val="auto"/>
                <w:sz w:val="20"/>
                <w:szCs w:val="20"/>
              </w:rPr>
              <w:t xml:space="preserve"> change&gt;2 </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jc w:val="righ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jc w:val="righ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lt;0.05</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Soares</w:t>
            </w:r>
            <w:proofErr w:type="spellEnd"/>
            <w:r w:rsidRPr="001B59E9">
              <w:rPr>
                <w:rFonts w:ascii="Verdana" w:eastAsiaTheme="minorEastAsia" w:hAnsi="Verdana" w:cstheme="minorBidi"/>
                <w:color w:val="auto"/>
                <w:sz w:val="20"/>
                <w:szCs w:val="20"/>
              </w:rPr>
              <w:t xml:space="preserve"> 2013</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jc w:val="righ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118</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lt;1%</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440" w:type="dxa"/>
            <w:tcBorders>
              <w:top w:val="nil"/>
              <w:left w:val="nil"/>
              <w:bottom w:val="nil"/>
              <w:right w:val="nil"/>
            </w:tcBorders>
            <w:shd w:val="clear" w:color="auto" w:fill="auto"/>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Raghavan</w:t>
            </w:r>
            <w:proofErr w:type="spellEnd"/>
            <w:r w:rsidRPr="001B59E9">
              <w:rPr>
                <w:rFonts w:ascii="Verdana" w:eastAsiaTheme="minorEastAsia" w:hAnsi="Verdana" w:cstheme="minorBidi"/>
                <w:color w:val="auto"/>
                <w:sz w:val="20"/>
                <w:szCs w:val="20"/>
              </w:rPr>
              <w:t xml:space="preserve"> 2011</w:t>
            </w:r>
          </w:p>
        </w:tc>
        <w:tc>
          <w:tcPr>
            <w:tcW w:w="1170" w:type="dxa"/>
            <w:tcBorders>
              <w:top w:val="nil"/>
              <w:left w:val="nil"/>
              <w:bottom w:val="nil"/>
              <w:right w:val="nil"/>
            </w:tcBorders>
            <w:shd w:val="clear" w:color="auto" w:fill="auto"/>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Genes</w:t>
            </w:r>
            <w:r>
              <w:rPr>
                <w:rFonts w:ascii="Verdana" w:eastAsiaTheme="minorEastAsia" w:hAnsi="Verdana" w:cstheme="minorBidi"/>
                <w:color w:val="auto"/>
                <w:sz w:val="20"/>
                <w:szCs w:val="20"/>
              </w:rPr>
              <w:t xml:space="preserve"> 4161</w:t>
            </w:r>
            <w:proofErr w:type="gramStart"/>
            <w:r w:rsidRPr="001B59E9">
              <w:rPr>
                <w:rFonts w:ascii="Verdana" w:eastAsiaTheme="minorEastAsia" w:hAnsi="Verdana" w:cstheme="minorBidi"/>
                <w:color w:val="auto"/>
                <w:sz w:val="20"/>
                <w:szCs w:val="20"/>
              </w:rPr>
              <w:t>:,</w:t>
            </w:r>
            <w:proofErr w:type="gramEnd"/>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proofErr w:type="spellStart"/>
            <w:r w:rsidRPr="001B59E9">
              <w:rPr>
                <w:rFonts w:ascii="Verdana" w:eastAsiaTheme="minorEastAsia" w:hAnsi="Verdana" w:cstheme="minorBidi"/>
                <w:color w:val="auto"/>
                <w:sz w:val="20"/>
                <w:szCs w:val="20"/>
              </w:rPr>
              <w:t>sRNA</w:t>
            </w:r>
            <w:proofErr w:type="spellEnd"/>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roofErr w:type="gramStart"/>
            <w:r w:rsidRPr="001B59E9">
              <w:rPr>
                <w:rFonts w:ascii="Verdana" w:eastAsiaTheme="minorEastAsia" w:hAnsi="Verdana" w:cstheme="minorBidi"/>
                <w:color w:val="auto"/>
                <w:sz w:val="20"/>
                <w:szCs w:val="20"/>
              </w:rPr>
              <w:t>region</w:t>
            </w:r>
            <w:proofErr w:type="gramEnd"/>
            <w:r w:rsidRPr="001B59E9">
              <w:rPr>
                <w:rFonts w:ascii="Verdana" w:eastAsiaTheme="minorEastAsia" w:hAnsi="Verdana" w:cstheme="minorBidi"/>
                <w:color w:val="auto"/>
                <w:sz w:val="20"/>
                <w:szCs w:val="20"/>
              </w:rPr>
              <w:t xml:space="preserve"> mapped&gt;=50%</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bl>
    <w:p w:rsidR="009A7364" w:rsidRPr="002C1CF2" w:rsidRDefault="009A7364" w:rsidP="002C1CF2"/>
    <w:p w:rsidR="009C2E68" w:rsidRDefault="008B0D42" w:rsidP="005A50CF">
      <w:pPr>
        <w:pStyle w:val="Heading1"/>
      </w:pPr>
      <w:r>
        <w:t>Figure</w:t>
      </w:r>
      <w:r w:rsidR="005A50CF">
        <w:t xml:space="preserve"> Captions</w:t>
      </w:r>
    </w:p>
    <w:p w:rsidR="005A50CF" w:rsidRDefault="005A50CF"/>
    <w:p w:rsidR="005A50CF" w:rsidRDefault="008B0D42">
      <w:r>
        <w:rPr>
          <w:b/>
          <w:bCs/>
        </w:rPr>
        <w:t>Figure</w:t>
      </w:r>
      <w:r w:rsidR="005A50CF">
        <w:rPr>
          <w:b/>
          <w:bCs/>
        </w:rPr>
        <w:t xml:space="preserve"> 1.</w:t>
      </w:r>
      <w:r w:rsidR="005A50CF">
        <w:t xml:space="preserve"> </w:t>
      </w:r>
      <w:r w:rsidR="005A50CF">
        <w:rPr>
          <w:b/>
          <w:bCs/>
        </w:rPr>
        <w:t xml:space="preserve">Overview of experimental </w:t>
      </w:r>
      <w:proofErr w:type="gramStart"/>
      <w:r w:rsidR="005A50CF">
        <w:rPr>
          <w:b/>
          <w:bCs/>
        </w:rPr>
        <w:t>work flow</w:t>
      </w:r>
      <w:proofErr w:type="gramEnd"/>
      <w:r w:rsidR="005A50CF">
        <w:rPr>
          <w:b/>
          <w:bCs/>
        </w:rPr>
        <w:t xml:space="preserve">. </w:t>
      </w:r>
    </w:p>
    <w:p w:rsidR="005A50CF" w:rsidRDefault="002F22E7" w:rsidP="00A3644C">
      <w:pPr>
        <w:pStyle w:val="NoSpacing"/>
      </w:pPr>
      <w:r>
        <w:t>(</w:t>
      </w:r>
      <w:r w:rsidR="005A50CF">
        <w:t xml:space="preserve">A) Measurements of RNA, protein, lipids, and metabolic flux are taken under uniform growth and environmental conditions. </w:t>
      </w:r>
      <w:r>
        <w:t>(</w:t>
      </w:r>
      <w:r w:rsidR="005A50CF">
        <w:t xml:space="preserve">B) Long-term glucose starvation experiment. </w:t>
      </w:r>
      <w:r w:rsidR="005A50CF" w:rsidRPr="002F22E7">
        <w:rPr>
          <w:i/>
        </w:rPr>
        <w:t xml:space="preserve">E. </w:t>
      </w:r>
      <w:proofErr w:type="gramStart"/>
      <w:r w:rsidR="005A50CF" w:rsidRPr="002F22E7">
        <w:rPr>
          <w:i/>
        </w:rPr>
        <w:t>coli</w:t>
      </w:r>
      <w:proofErr w:type="gramEnd"/>
      <w:r w:rsidR="005A50CF">
        <w:t xml:space="preserve"> </w:t>
      </w:r>
      <w:r>
        <w:t xml:space="preserve">B </w:t>
      </w:r>
      <w:r w:rsidR="005A50CF">
        <w:t>REL606 strain was taken from freezer stock and revived in 10ml DM500 media with minimal glucose  for 24 hrs (day -2). The next day this culture was diluted 1:10 in 500mL DM500 and grown for 24 hrs</w:t>
      </w:r>
      <w:r>
        <w:t xml:space="preserve"> </w:t>
      </w:r>
      <w:r w:rsidR="005A50CF">
        <w:t>(day</w:t>
      </w:r>
      <w:r>
        <w:t xml:space="preserve"> </w:t>
      </w:r>
      <w:r w:rsidR="005A50CF">
        <w:t xml:space="preserve">-1). On the day of the experiment (day 0) the previously conditioned culture was diluted again into several individual cultures. </w:t>
      </w:r>
      <w:r>
        <w:t>(</w:t>
      </w:r>
      <w:r w:rsidR="005A50CF">
        <w:t>C) The OD @ 600 was measured to asses</w:t>
      </w:r>
      <w:r>
        <w:t>s</w:t>
      </w:r>
      <w:r w:rsidR="005A50CF">
        <w:t xml:space="preserve"> growth and optimal collection of time points. </w:t>
      </w:r>
      <w:proofErr w:type="gramStart"/>
      <w:r w:rsidR="005A50CF">
        <w:t>Nine time points where selected for this experiment spanning 3hr-2wks.</w:t>
      </w:r>
      <w:proofErr w:type="gramEnd"/>
      <w:r w:rsidR="005A50CF">
        <w:t xml:space="preserve"> </w:t>
      </w:r>
      <w:r>
        <w:t>(</w:t>
      </w:r>
      <w:r w:rsidR="005A50CF">
        <w:t>D) For each sample 1ml was r</w:t>
      </w:r>
      <w:r w:rsidR="005A50CF">
        <w:t>e</w:t>
      </w:r>
      <w:r w:rsidR="005A50CF">
        <w:t>moved from the culture for each experiment to be done, spun down, flash frozen, and di</w:t>
      </w:r>
      <w:r w:rsidR="005A50CF">
        <w:t>s</w:t>
      </w:r>
      <w:r w:rsidR="005A50CF">
        <w:t xml:space="preserve">tributed to the experimental labs in our consortium to measure RNA via RNA </w:t>
      </w:r>
      <w:proofErr w:type="spellStart"/>
      <w:r w:rsidR="005A50CF">
        <w:t>seq</w:t>
      </w:r>
      <w:proofErr w:type="spellEnd"/>
      <w:r w:rsidR="005A50CF">
        <w:t xml:space="preserve">, protein via LC/MS, lipids via </w:t>
      </w:r>
      <w:proofErr w:type="spellStart"/>
      <w:r w:rsidR="005A50CF">
        <w:t>Maldi</w:t>
      </w:r>
      <w:proofErr w:type="spellEnd"/>
      <w:r w:rsidR="005A50CF">
        <w:t xml:space="preserve">-TOF MS and ESI MS, and metabolic flux via GC-MS. </w:t>
      </w:r>
    </w:p>
    <w:p w:rsidR="005A50CF" w:rsidRDefault="005A50CF"/>
    <w:p w:rsidR="005A50CF" w:rsidRDefault="008B0D42">
      <w:r>
        <w:rPr>
          <w:b/>
        </w:rPr>
        <w:t>Figure</w:t>
      </w:r>
      <w:r w:rsidR="005A50CF">
        <w:rPr>
          <w:b/>
        </w:rPr>
        <w:t xml:space="preserve"> 2. </w:t>
      </w:r>
      <w:r w:rsidR="005A50CF" w:rsidRPr="005A50CF">
        <w:rPr>
          <w:b/>
          <w:i/>
        </w:rPr>
        <w:t>K</w:t>
      </w:r>
      <w:r w:rsidR="005A50CF">
        <w:rPr>
          <w:b/>
        </w:rPr>
        <w:t>-means clustering of RNA and protein profiles in long-term glucose starvation</w:t>
      </w:r>
    </w:p>
    <w:p w:rsidR="005A50CF" w:rsidRDefault="005A50CF" w:rsidP="00DD6EEC">
      <w:pPr>
        <w:pStyle w:val="NoSpacing"/>
      </w:pPr>
      <w:r>
        <w:t xml:space="preserve">RNA and Protein profiles, normalized to each molecules maximum value, where clustered by geometric distance using </w:t>
      </w:r>
      <w:r w:rsidRPr="002F22E7">
        <w:rPr>
          <w:i/>
        </w:rPr>
        <w:t>K</w:t>
      </w:r>
      <w:r>
        <w:t xml:space="preserve">-means clustering with 15 and 25 clusters respectively. The cluster </w:t>
      </w:r>
      <w:proofErr w:type="spellStart"/>
      <w:r>
        <w:t>centroids</w:t>
      </w:r>
      <w:proofErr w:type="spellEnd"/>
      <w:r>
        <w:t xml:space="preserve"> where then plotted as heat maps with darker blue representing higher RNA, or protein, levels. </w:t>
      </w:r>
      <w:r w:rsidR="002F22E7">
        <w:t>(</w:t>
      </w:r>
      <w:r>
        <w:t xml:space="preserve">A) RNA levels are largely shutoff upon glucose starvation with some RNA being temporarily </w:t>
      </w:r>
      <w:proofErr w:type="gramStart"/>
      <w:r w:rsidR="002F22E7">
        <w:t>up-regulated</w:t>
      </w:r>
      <w:proofErr w:type="gramEnd"/>
      <w:r>
        <w:t xml:space="preserve"> during the transition between exponential and stationary growth. </w:t>
      </w:r>
      <w:r w:rsidR="002F22E7">
        <w:t>(</w:t>
      </w:r>
      <w:r>
        <w:t>B) Protein levels show a much wider range of behaviors with some b</w:t>
      </w:r>
      <w:r>
        <w:t>e</w:t>
      </w:r>
      <w:r>
        <w:t xml:space="preserve">ing up or </w:t>
      </w:r>
      <w:r w:rsidR="002F22E7">
        <w:t>down-regulated</w:t>
      </w:r>
      <w:r>
        <w:t xml:space="preserve"> for the duration of the experiment as well as for a short period of time during the transition from exponential to stationary growth. </w:t>
      </w:r>
      <w:r w:rsidR="002F22E7">
        <w:t>(</w:t>
      </w:r>
      <w:r>
        <w:t>C) Histogram of the co</w:t>
      </w:r>
      <w:r>
        <w:t>r</w:t>
      </w:r>
      <w:r>
        <w:t>relation coefficients between individual protein levels and the time integral of RNA. This is the limit of slow protein degradation where protein levels are proportional to the cumul</w:t>
      </w:r>
      <w:r>
        <w:t>a</w:t>
      </w:r>
      <w:r>
        <w:t xml:space="preserve">tive sum of their respective transcripts. </w:t>
      </w:r>
      <w:r w:rsidR="002F22E7">
        <w:t>(</w:t>
      </w:r>
      <w:r>
        <w:t>D) Histogram of the correlation coefficient b</w:t>
      </w:r>
      <w:r>
        <w:t>e</w:t>
      </w:r>
      <w:r>
        <w:t>tween relative protein levels and their corresponding (relative) transcripts. This is a mea</w:t>
      </w:r>
      <w:r>
        <w:t>s</w:t>
      </w:r>
      <w:r>
        <w:t xml:space="preserve">ure of how proportional proteins are to their respective </w:t>
      </w:r>
      <w:proofErr w:type="spellStart"/>
      <w:r>
        <w:t>RNAs</w:t>
      </w:r>
      <w:proofErr w:type="spellEnd"/>
      <w:r>
        <w:t xml:space="preserve">. </w:t>
      </w:r>
      <w:r w:rsidR="002F22E7">
        <w:t>(</w:t>
      </w:r>
      <w:r>
        <w:t>E) 2-D histogram of the correlation coefficient of protein vs. RNA (on the x-axis) and the protein vs. the time int</w:t>
      </w:r>
      <w:r>
        <w:t>e</w:t>
      </w:r>
      <w:r>
        <w:t xml:space="preserve">gral of RNA (y-axis). Darker colors indicate more genes in that given bin. There is a </w:t>
      </w:r>
      <w:r w:rsidR="002F22E7">
        <w:t>strong anti-correlation between</w:t>
      </w:r>
      <w:r>
        <w:t xml:space="preserve"> the two measures of dynamic correlation indicating that these two quantities are largely mutually exclusive. </w:t>
      </w:r>
      <w:r w:rsidR="002F22E7">
        <w:t>(</w:t>
      </w:r>
      <w:r>
        <w:t>F) The correlation between all RNA and pr</w:t>
      </w:r>
      <w:r>
        <w:t>o</w:t>
      </w:r>
      <w:r>
        <w:t>tein levels for a sin</w:t>
      </w:r>
      <w:r w:rsidR="002F22E7">
        <w:t>gle time point is weak (</w:t>
      </w:r>
      <w:r>
        <w:t xml:space="preserve">Spearman correlation coefficient of 0.59). </w:t>
      </w:r>
    </w:p>
    <w:p w:rsidR="00A923F5" w:rsidRDefault="00A923F5" w:rsidP="00A923F5"/>
    <w:p w:rsidR="00AE566A" w:rsidDel="00AE566A" w:rsidRDefault="00AE566A" w:rsidP="00A923F5">
      <w:pPr>
        <w:pStyle w:val="NoSpacing"/>
      </w:pPr>
    </w:p>
    <w:p w:rsidR="005A50CF" w:rsidRDefault="008B0D42">
      <w:r>
        <w:rPr>
          <w:b/>
        </w:rPr>
        <w:t>Figure</w:t>
      </w:r>
      <w:r w:rsidR="005A50CF">
        <w:rPr>
          <w:b/>
        </w:rPr>
        <w:t xml:space="preserve"> </w:t>
      </w:r>
      <w:r w:rsidR="00AE566A">
        <w:rPr>
          <w:b/>
        </w:rPr>
        <w:t>3</w:t>
      </w:r>
      <w:r w:rsidR="005A50CF">
        <w:rPr>
          <w:b/>
        </w:rPr>
        <w:t xml:space="preserve">. </w:t>
      </w:r>
      <w:proofErr w:type="gramStart"/>
      <w:r w:rsidR="005A50CF">
        <w:rPr>
          <w:b/>
        </w:rPr>
        <w:t xml:space="preserve">Intra </w:t>
      </w:r>
      <w:proofErr w:type="spellStart"/>
      <w:r w:rsidR="005A50CF">
        <w:rPr>
          <w:b/>
        </w:rPr>
        <w:t>operon</w:t>
      </w:r>
      <w:proofErr w:type="spellEnd"/>
      <w:r w:rsidR="005A50CF">
        <w:rPr>
          <w:b/>
        </w:rPr>
        <w:t xml:space="preserve"> correlation.</w:t>
      </w:r>
      <w:proofErr w:type="gramEnd"/>
      <w:r w:rsidR="005A50CF">
        <w:rPr>
          <w:b/>
        </w:rPr>
        <w:t xml:space="preserve"> </w:t>
      </w:r>
    </w:p>
    <w:p w:rsidR="005A50CF" w:rsidRDefault="005A50CF" w:rsidP="00A3644C">
      <w:pPr>
        <w:pStyle w:val="NoSpacing"/>
      </w:pPr>
      <w:r>
        <w:t xml:space="preserve">(A) </w:t>
      </w:r>
      <w:proofErr w:type="gramStart"/>
      <w:r>
        <w:t>and</w:t>
      </w:r>
      <w:proofErr w:type="gramEnd"/>
      <w:r>
        <w:t xml:space="preserve"> (B) histograms of the median </w:t>
      </w:r>
      <w:proofErr w:type="spellStart"/>
      <w:r>
        <w:t>pairwise</w:t>
      </w:r>
      <w:proofErr w:type="spellEnd"/>
      <w:r>
        <w:t xml:space="preserve"> correlation coefficient between all possible pairs of RNA and Protein profiles, respectively, within an </w:t>
      </w:r>
      <w:proofErr w:type="spellStart"/>
      <w:r>
        <w:t>operon</w:t>
      </w:r>
      <w:proofErr w:type="spellEnd"/>
      <w:r>
        <w:t xml:space="preserve">. Proteins that have a smaller inter-gene distance are more likely to have correlated profiles (C).  </w:t>
      </w:r>
      <w:proofErr w:type="gramStart"/>
      <w:r>
        <w:t xml:space="preserve">2D Histogram of the </w:t>
      </w:r>
      <w:proofErr w:type="spellStart"/>
      <w:r>
        <w:t>pairwise</w:t>
      </w:r>
      <w:proofErr w:type="spellEnd"/>
      <w:r>
        <w:t xml:space="preserve"> correlation between proteins in the same </w:t>
      </w:r>
      <w:proofErr w:type="spellStart"/>
      <w:r>
        <w:t>operon</w:t>
      </w:r>
      <w:proofErr w:type="spellEnd"/>
      <w:r>
        <w:t>, y-axis, and the inter-gene distance between the protein coding regions, x-axis.</w:t>
      </w:r>
      <w:proofErr w:type="gramEnd"/>
      <w:r>
        <w:t xml:space="preserve"> (D) </w:t>
      </w:r>
      <w:proofErr w:type="gramStart"/>
      <w:r>
        <w:t>and</w:t>
      </w:r>
      <w:proofErr w:type="gramEnd"/>
      <w:r>
        <w:t xml:space="preserve"> (E) Examples of proteins in the same </w:t>
      </w:r>
      <w:proofErr w:type="spellStart"/>
      <w:r>
        <w:t>operon</w:t>
      </w:r>
      <w:proofErr w:type="spellEnd"/>
      <w:r>
        <w:t xml:space="preserve"> that are highly correlated. (F) </w:t>
      </w:r>
      <w:proofErr w:type="gramStart"/>
      <w:r>
        <w:t>and</w:t>
      </w:r>
      <w:proofErr w:type="gramEnd"/>
      <w:r>
        <w:t xml:space="preserve"> (G) Examples of </w:t>
      </w:r>
      <w:proofErr w:type="spellStart"/>
      <w:r>
        <w:t>RNAs</w:t>
      </w:r>
      <w:proofErr w:type="spellEnd"/>
      <w:r>
        <w:t xml:space="preserve"> in the same </w:t>
      </w:r>
      <w:proofErr w:type="spellStart"/>
      <w:r>
        <w:t>operon</w:t>
      </w:r>
      <w:proofErr w:type="spellEnd"/>
      <w:r>
        <w:t xml:space="preserve"> that are highly correlated.</w:t>
      </w:r>
    </w:p>
    <w:p w:rsidR="005A50CF" w:rsidRDefault="005A50CF"/>
    <w:p w:rsidR="005A50CF" w:rsidRDefault="005A50CF"/>
    <w:p w:rsidR="005A50CF" w:rsidRDefault="008B0D42">
      <w:r>
        <w:rPr>
          <w:b/>
        </w:rPr>
        <w:t>Figure</w:t>
      </w:r>
      <w:r w:rsidR="005A50CF">
        <w:rPr>
          <w:b/>
        </w:rPr>
        <w:t xml:space="preserve"> </w:t>
      </w:r>
      <w:r w:rsidR="00AE566A">
        <w:rPr>
          <w:b/>
        </w:rPr>
        <w:t>4</w:t>
      </w:r>
      <w:r w:rsidR="005A50CF">
        <w:rPr>
          <w:b/>
        </w:rPr>
        <w:t>. Analysis of RNA and protein profiles for long-term glucose starvation</w:t>
      </w:r>
    </w:p>
    <w:p w:rsidR="005A50CF" w:rsidRDefault="005A50CF" w:rsidP="00A3644C">
      <w:pPr>
        <w:pStyle w:val="NoSpacing"/>
      </w:pPr>
      <w:r>
        <w:t>We group RNA, and protein, time courses based on general qualitative behaviors. In r</w:t>
      </w:r>
      <w:r>
        <w:t>e</w:t>
      </w:r>
      <w:r>
        <w:t xml:space="preserve">sponse to glucose starvation RNA can be shut off, turned on, pulsed up, and pulsed down.  </w:t>
      </w:r>
      <w:r w:rsidR="002F22E7">
        <w:t>(</w:t>
      </w:r>
      <w:r>
        <w:t xml:space="preserve">A) To sort the profiles, a piecewise continuous curve is fit to our data. The parameter, </w:t>
      </w:r>
      <w:r w:rsidRPr="002F22E7">
        <w:rPr>
          <w:i/>
        </w:rPr>
        <w:t>t</w:t>
      </w:r>
      <w:r w:rsidRPr="002F22E7">
        <w:rPr>
          <w:vertAlign w:val="subscript"/>
        </w:rPr>
        <w:t>0</w:t>
      </w:r>
      <w:r>
        <w:t>, is the time at which we start to collect data at 3hrs into growth. The curve was fit using a di</w:t>
      </w:r>
      <w:r>
        <w:t>f</w:t>
      </w:r>
      <w:r>
        <w:t xml:space="preserve">ferential </w:t>
      </w:r>
      <w:proofErr w:type="gramStart"/>
      <w:r>
        <w:t>evolution fitting</w:t>
      </w:r>
      <w:proofErr w:type="gramEnd"/>
      <w:r>
        <w:t xml:space="preserve"> algorithm that is gradient free and population based, allowing for a range of possible parameter sets that can explain our data given the experimental error. </w:t>
      </w:r>
      <w:r w:rsidR="002F22E7">
        <w:t>(</w:t>
      </w:r>
      <w:r>
        <w:t>B</w:t>
      </w:r>
      <w:r w:rsidR="002F22E7">
        <w:t>)</w:t>
      </w:r>
      <w:r>
        <w:t>-</w:t>
      </w:r>
      <w:r w:rsidR="002F22E7">
        <w:t>(</w:t>
      </w:r>
      <w:r>
        <w:t>F) Four random examples of measured RNA time courses averaged across 3 biological replicates (green circles) with their standard deviations (green bars) along with the corr</w:t>
      </w:r>
      <w:r>
        <w:t>e</w:t>
      </w:r>
      <w:r>
        <w:t xml:space="preserve">sponding fits (blue). The blue bars represent the standard deviation of the range of fits that agree with our data. Both experimental time courses and fits are normalized by the average of the time course. </w:t>
      </w:r>
      <w:r w:rsidR="002F22E7">
        <w:t>(</w:t>
      </w:r>
      <w:r>
        <w:t xml:space="preserve">G) Most of the RNA’s begin to change between 6-8 hrs, when the cells begin to enter stationary phase. This is demonstrated by the histogram of </w:t>
      </w:r>
      <w:r w:rsidRPr="002F22E7">
        <w:rPr>
          <w:i/>
        </w:rPr>
        <w:t>t</w:t>
      </w:r>
      <w:r w:rsidRPr="002F22E7">
        <w:rPr>
          <w:vertAlign w:val="subscript"/>
        </w:rPr>
        <w:t>1</w:t>
      </w:r>
      <w:r>
        <w:t xml:space="preserve">, the time to the first inflection point. </w:t>
      </w:r>
    </w:p>
    <w:p w:rsidR="005A50CF" w:rsidRDefault="005A50CF"/>
    <w:p w:rsidR="005A50CF" w:rsidRDefault="00AE566A">
      <w:r>
        <w:rPr>
          <w:b/>
          <w:bCs/>
        </w:rPr>
        <w:t>5</w:t>
      </w:r>
      <w:r w:rsidR="005A50CF">
        <w:rPr>
          <w:b/>
          <w:bCs/>
        </w:rPr>
        <w:t>. Term enrichment and general behaviors.</w:t>
      </w:r>
    </w:p>
    <w:p w:rsidR="005A50CF" w:rsidRDefault="005A50CF" w:rsidP="00A3644C">
      <w:pPr>
        <w:pStyle w:val="NoSpacing"/>
      </w:pPr>
      <w:r>
        <w:t xml:space="preserve">Fitting the mRNA and protein profiles allowed us to estimate the underlying dynamics and differential regulation of each gene sorting them into high confidence bins describing their behavior. Genes where put into bins based upon if they where </w:t>
      </w:r>
      <w:proofErr w:type="gramStart"/>
      <w:r w:rsidR="002F22E7">
        <w:t>up-regulated</w:t>
      </w:r>
      <w:proofErr w:type="gramEnd"/>
      <w:r>
        <w:t xml:space="preserve">, </w:t>
      </w:r>
      <w:r w:rsidR="002F22E7">
        <w:t>down-regulated</w:t>
      </w:r>
      <w:r>
        <w:t xml:space="preserve">, temporarily </w:t>
      </w:r>
      <w:r w:rsidR="002F22E7">
        <w:t>up-regulated</w:t>
      </w:r>
      <w:r>
        <w:t xml:space="preserve">, or temporarily </w:t>
      </w:r>
      <w:r w:rsidR="002F22E7">
        <w:t>down-regulated</w:t>
      </w:r>
      <w:r>
        <w:t>. The mRNA, or pr</w:t>
      </w:r>
      <w:r>
        <w:t>o</w:t>
      </w:r>
      <w:r>
        <w:t xml:space="preserve">teins, in each bin where then tested for enrichment of GO terms. </w:t>
      </w:r>
      <w:r w:rsidR="002F22E7">
        <w:t>(</w:t>
      </w:r>
      <w:r>
        <w:t xml:space="preserve">A) </w:t>
      </w:r>
      <w:proofErr w:type="gramStart"/>
      <w:r>
        <w:t>and</w:t>
      </w:r>
      <w:proofErr w:type="gramEnd"/>
      <w:r>
        <w:t xml:space="preserve"> </w:t>
      </w:r>
      <w:r w:rsidR="002F22E7">
        <w:t>(</w:t>
      </w:r>
      <w:r>
        <w:t xml:space="preserve">B) </w:t>
      </w:r>
      <w:bookmarkStart w:id="39" w:name="__DdeLink__5231_903009628"/>
      <w:r>
        <w:t>shows the a</w:t>
      </w:r>
      <w:r>
        <w:t>v</w:t>
      </w:r>
      <w:r>
        <w:t xml:space="preserve">erage of the mRNAs in a given enriched term for mRNAs that are down and </w:t>
      </w:r>
      <w:r w:rsidR="002F22E7">
        <w:t>up-regulated</w:t>
      </w:r>
      <w:r>
        <w:t xml:space="preserve"> respectively. </w:t>
      </w:r>
      <w:bookmarkEnd w:id="39"/>
      <w:r w:rsidR="002F22E7">
        <w:t>(</w:t>
      </w:r>
      <w:r>
        <w:t xml:space="preserve">C) </w:t>
      </w:r>
      <w:proofErr w:type="gramStart"/>
      <w:r>
        <w:t>and</w:t>
      </w:r>
      <w:proofErr w:type="gramEnd"/>
      <w:r>
        <w:t xml:space="preserve"> </w:t>
      </w:r>
      <w:r w:rsidR="002F22E7">
        <w:t>(</w:t>
      </w:r>
      <w:r>
        <w:t xml:space="preserve">D) shows the average of the proteins in a given enriched term for proteins that are down and </w:t>
      </w:r>
      <w:r w:rsidR="002F22E7">
        <w:t>up-regulated</w:t>
      </w:r>
      <w:r>
        <w:t xml:space="preserve"> respectively.  There was no significant enrichment for either proteins or mRNAs that where temporarily up or </w:t>
      </w:r>
      <w:proofErr w:type="gramStart"/>
      <w:r w:rsidR="002F22E7">
        <w:t>down-regulated</w:t>
      </w:r>
      <w:proofErr w:type="gramEnd"/>
      <w:r>
        <w:t>. As a compl</w:t>
      </w:r>
      <w:r>
        <w:t>e</w:t>
      </w:r>
      <w:r>
        <w:t xml:space="preserve">mentary approach we took the average of all proteins in a given </w:t>
      </w:r>
      <w:proofErr w:type="spellStart"/>
      <w:r>
        <w:t>Kegg</w:t>
      </w:r>
      <w:proofErr w:type="spellEnd"/>
      <w:r>
        <w:t xml:space="preserve"> pathway annotation. </w:t>
      </w:r>
      <w:r w:rsidR="002F22E7">
        <w:t>(</w:t>
      </w:r>
      <w:r>
        <w:t xml:space="preserve">E) </w:t>
      </w:r>
      <w:proofErr w:type="gramStart"/>
      <w:r>
        <w:t>and</w:t>
      </w:r>
      <w:proofErr w:type="gramEnd"/>
      <w:r>
        <w:t xml:space="preserve"> </w:t>
      </w:r>
      <w:r w:rsidR="002F22E7">
        <w:t>(</w:t>
      </w:r>
      <w:r>
        <w:t xml:space="preserve">F) show the average of the proteins in the </w:t>
      </w:r>
      <w:proofErr w:type="spellStart"/>
      <w:r>
        <w:t>Kegg</w:t>
      </w:r>
      <w:proofErr w:type="spellEnd"/>
      <w:r>
        <w:t xml:space="preserve"> pathway that are changing signif</w:t>
      </w:r>
      <w:r>
        <w:t>i</w:t>
      </w:r>
      <w:r>
        <w:t>cantly. All the other terms where flat.</w:t>
      </w:r>
    </w:p>
    <w:p w:rsidR="005A50CF" w:rsidRDefault="005A50CF"/>
    <w:p w:rsidR="005A50CF" w:rsidRDefault="008B0D42">
      <w:r>
        <w:rPr>
          <w:b/>
        </w:rPr>
        <w:t>Figure</w:t>
      </w:r>
      <w:r w:rsidR="005A50CF">
        <w:rPr>
          <w:b/>
        </w:rPr>
        <w:t xml:space="preserve"> </w:t>
      </w:r>
      <w:r w:rsidR="00AE566A">
        <w:rPr>
          <w:b/>
        </w:rPr>
        <w:t>6</w:t>
      </w:r>
      <w:r w:rsidR="005A50CF">
        <w:rPr>
          <w:b/>
        </w:rPr>
        <w:t>. Flux ratio profiles in long-term glucose growth.</w:t>
      </w:r>
    </w:p>
    <w:p w:rsidR="005A50CF" w:rsidRDefault="005A50CF" w:rsidP="00A3644C">
      <w:pPr>
        <w:pStyle w:val="NoSpacing"/>
      </w:pPr>
      <w:r>
        <w:t>Flux ratios where computed using fiat flux software from GC-MS derived 13C constraints. Only one independent flux ratio showed a significant change over the course of the exper</w:t>
      </w:r>
      <w:r>
        <w:t>i</w:t>
      </w:r>
      <w:r>
        <w:t>ment. Flux ratios for (A)</w:t>
      </w:r>
      <w:r w:rsidR="002F22E7">
        <w:t xml:space="preserve"> </w:t>
      </w:r>
      <w:r>
        <w:t xml:space="preserve">SER from GLY, (B) OYR from MAL upper branch, (C) PEP through TK upper branch, (D) PEP through PPP upper branch, </w:t>
      </w:r>
      <w:r w:rsidR="002F22E7">
        <w:t>(</w:t>
      </w:r>
      <w:r>
        <w:t xml:space="preserve">E) PEP from OAA, (F) OAA from PEP, (G) P5P from G6P lower branch, (H) E4P through TK, and (I) GLY through serine. </w:t>
      </w:r>
      <w:r w:rsidR="002F22E7">
        <w:t xml:space="preserve">P5P from </w:t>
      </w:r>
      <w:r w:rsidR="00A923F5">
        <w:t>G6P lower branch</w:t>
      </w:r>
      <w:r w:rsidR="002F22E7">
        <w:t xml:space="preserve"> </w:t>
      </w:r>
      <w:r w:rsidR="00A923F5">
        <w:t xml:space="preserve">has </w:t>
      </w:r>
      <w:r>
        <w:t>a large correlation (~0.85) with the corresponding ratio of proteins that catalyze those reactions while the corresponding mRNA ratio shows a much lower correlation (~0.5) with the flux ratios.</w:t>
      </w:r>
    </w:p>
    <w:p w:rsidR="00A923F5" w:rsidRDefault="00A923F5"/>
    <w:p w:rsidR="005A50CF" w:rsidRDefault="005A50CF"/>
    <w:p w:rsidR="005A50CF" w:rsidRDefault="008B0D42">
      <w:r>
        <w:rPr>
          <w:b/>
          <w:bCs/>
        </w:rPr>
        <w:t>Figure</w:t>
      </w:r>
      <w:r w:rsidR="005A50CF">
        <w:rPr>
          <w:b/>
          <w:bCs/>
        </w:rPr>
        <w:t xml:space="preserve"> </w:t>
      </w:r>
      <w:r w:rsidR="00AE566A">
        <w:rPr>
          <w:b/>
          <w:bCs/>
        </w:rPr>
        <w:t>7</w:t>
      </w:r>
      <w:r w:rsidR="005A50CF">
        <w:rPr>
          <w:b/>
          <w:bCs/>
        </w:rPr>
        <w:t xml:space="preserve">. Lipid A and </w:t>
      </w:r>
      <w:proofErr w:type="spellStart"/>
      <w:r w:rsidR="005A50CF">
        <w:rPr>
          <w:b/>
          <w:bCs/>
        </w:rPr>
        <w:t>phospholipid</w:t>
      </w:r>
      <w:proofErr w:type="spellEnd"/>
      <w:r w:rsidR="005A50CF">
        <w:rPr>
          <w:b/>
          <w:bCs/>
        </w:rPr>
        <w:t xml:space="preserve"> profiles in long term glucose growth.</w:t>
      </w:r>
    </w:p>
    <w:p w:rsidR="005A50CF" w:rsidRDefault="005A50CF" w:rsidP="00A3644C">
      <w:pPr>
        <w:pStyle w:val="NoSpacing"/>
      </w:pPr>
      <w:r>
        <w:t>Lipid A and phospholipids were extracted from all samples for analysis by negative ion MALDI-TOF and ESI-MS mass spectrometry, respectively, and the 6 hour and 2 week repr</w:t>
      </w:r>
      <w:r>
        <w:t>e</w:t>
      </w:r>
      <w:r>
        <w:t xml:space="preserve">sentative samples are shown in this figure. </w:t>
      </w:r>
      <w:r w:rsidR="002F22E7">
        <w:t>(</w:t>
      </w:r>
      <w:r>
        <w:t xml:space="preserve">A) Activation of the </w:t>
      </w:r>
      <w:proofErr w:type="spellStart"/>
      <w:r>
        <w:t>acyl-transferase</w:t>
      </w:r>
      <w:proofErr w:type="spellEnd"/>
      <w:r>
        <w:t xml:space="preserve"> </w:t>
      </w:r>
      <w:proofErr w:type="spellStart"/>
      <w:r>
        <w:t>PagP</w:t>
      </w:r>
      <w:proofErr w:type="spellEnd"/>
      <w:r>
        <w:t xml:space="preserve">, adds a C16 chain to lipid A on the 2-position primary </w:t>
      </w:r>
      <w:proofErr w:type="spellStart"/>
      <w:r>
        <w:t>acyl</w:t>
      </w:r>
      <w:proofErr w:type="spellEnd"/>
      <w:r>
        <w:t xml:space="preserve"> chain, resulting in a m/z of ~2035.  </w:t>
      </w:r>
      <w:r w:rsidR="002F22E7">
        <w:t>(</w:t>
      </w:r>
      <w:r>
        <w:t xml:space="preserve">B) Modification of phospholipids by </w:t>
      </w:r>
      <w:proofErr w:type="spellStart"/>
      <w:r>
        <w:t>cyclopropanation</w:t>
      </w:r>
      <w:proofErr w:type="spellEnd"/>
      <w:r>
        <w:t xml:space="preserve"> of one unsaturated double bond is cat</w:t>
      </w:r>
      <w:r>
        <w:t>a</w:t>
      </w:r>
      <w:r>
        <w:t xml:space="preserve">lyzed by CFA </w:t>
      </w:r>
      <w:proofErr w:type="spellStart"/>
      <w:r>
        <w:t>synthase</w:t>
      </w:r>
      <w:proofErr w:type="spellEnd"/>
      <w:r>
        <w:t xml:space="preserve">. Transcripts of CFA </w:t>
      </w:r>
      <w:proofErr w:type="spellStart"/>
      <w:r>
        <w:t>synthase</w:t>
      </w:r>
      <w:proofErr w:type="spellEnd"/>
      <w:r>
        <w:t xml:space="preserve"> increase at late times (green) consi</w:t>
      </w:r>
      <w:r>
        <w:t>s</w:t>
      </w:r>
      <w:r>
        <w:t xml:space="preserve">tent with modification of PE where as the level of CFA protein stays relatively flat at late time points.  </w:t>
      </w:r>
      <w:r w:rsidR="002F22E7">
        <w:t>(</w:t>
      </w:r>
      <w:r>
        <w:t xml:space="preserve">C) As represented here by the 6 hr sample, lipid A from all samples collected between 3 and 48 hrs contained one major peak at ~1797 m/z corresponding to wild type, </w:t>
      </w:r>
      <w:proofErr w:type="spellStart"/>
      <w:r>
        <w:t>hexa-acylated</w:t>
      </w:r>
      <w:proofErr w:type="spellEnd"/>
      <w:r>
        <w:t xml:space="preserve"> lipid A. As illustrated on the right by the 2 week sample, the 1 and 2 week (168 and 336 hr) time points show the addition of the C16 chain to lipid A. </w:t>
      </w:r>
      <w:r w:rsidR="002F22E7">
        <w:t>(</w:t>
      </w:r>
      <w:r>
        <w:t xml:space="preserve">D) </w:t>
      </w:r>
      <w:proofErr w:type="spellStart"/>
      <w:r>
        <w:t>Phosphat</w:t>
      </w:r>
      <w:r>
        <w:t>i</w:t>
      </w:r>
      <w:r>
        <w:t>dylethanolamine</w:t>
      </w:r>
      <w:proofErr w:type="spellEnd"/>
      <w:r>
        <w:t xml:space="preserve"> (PE) is shown here as a representation of similar results obtained in </w:t>
      </w:r>
      <w:proofErr w:type="spellStart"/>
      <w:r>
        <w:t>phosphatidylglycerol</w:t>
      </w:r>
      <w:proofErr w:type="spellEnd"/>
      <w:r>
        <w:t xml:space="preserve"> (PG). The </w:t>
      </w:r>
      <w:proofErr w:type="spellStart"/>
      <w:r>
        <w:t>phospholipid</w:t>
      </w:r>
      <w:proofErr w:type="spellEnd"/>
      <w:r>
        <w:t xml:space="preserve"> profiles of the samples remained relatively consistent with wild type </w:t>
      </w:r>
      <w:r>
        <w:rPr>
          <w:i/>
          <w:iCs/>
        </w:rPr>
        <w:t xml:space="preserve">E. coli </w:t>
      </w:r>
      <w:proofErr w:type="spellStart"/>
      <w:r>
        <w:t>phospholipid</w:t>
      </w:r>
      <w:proofErr w:type="spellEnd"/>
      <w:r>
        <w:t xml:space="preserve"> profiles until hour 8, when a gradual increase in a peak ~702.5 m/z began and became the predominant species by 2 weeks. This mass corresponds to the </w:t>
      </w:r>
      <w:proofErr w:type="spellStart"/>
      <w:r>
        <w:t>cyclopropanation</w:t>
      </w:r>
      <w:proofErr w:type="spellEnd"/>
      <w:r>
        <w:t xml:space="preserve"> of one unsaturated double bond within a PE molecule containing </w:t>
      </w:r>
      <w:proofErr w:type="spellStart"/>
      <w:r>
        <w:t>acyl</w:t>
      </w:r>
      <w:proofErr w:type="spellEnd"/>
      <w:r>
        <w:t xml:space="preserve"> chains totaling 33 carbons distributed between the </w:t>
      </w:r>
      <w:proofErr w:type="gramStart"/>
      <w:r>
        <w:t xml:space="preserve">two </w:t>
      </w:r>
      <w:proofErr w:type="spellStart"/>
      <w:r>
        <w:t>acyl</w:t>
      </w:r>
      <w:proofErr w:type="spellEnd"/>
      <w:proofErr w:type="gramEnd"/>
      <w:r>
        <w:t xml:space="preserve"> chains.</w:t>
      </w:r>
    </w:p>
    <w:p w:rsidR="005A50CF" w:rsidRDefault="005A50CF"/>
    <w:p w:rsidR="005A50CF" w:rsidRDefault="005A50CF"/>
    <w:p w:rsidR="00980437" w:rsidRDefault="00980437" w:rsidP="00980437">
      <w:r>
        <w:rPr>
          <w:b/>
          <w:bCs/>
        </w:rPr>
        <w:t>Figure 1 - supplemental figure 1.</w:t>
      </w:r>
      <w:r>
        <w:t xml:space="preserve">  </w:t>
      </w:r>
      <w:proofErr w:type="gramStart"/>
      <w:r>
        <w:rPr>
          <w:b/>
          <w:bCs/>
        </w:rPr>
        <w:t>Correlations of raw protein and mRNA counts</w:t>
      </w:r>
      <w:proofErr w:type="gramEnd"/>
      <w:r>
        <w:rPr>
          <w:b/>
          <w:bCs/>
        </w:rPr>
        <w:t xml:space="preserve"> betw</w:t>
      </w:r>
      <w:r w:rsidR="00CB6967">
        <w:rPr>
          <w:b/>
          <w:bCs/>
        </w:rPr>
        <w:t>een different biological replicates</w:t>
      </w:r>
      <w:r>
        <w:rPr>
          <w:b/>
          <w:bCs/>
        </w:rPr>
        <w:t xml:space="preserve">. </w:t>
      </w:r>
    </w:p>
    <w:p w:rsidR="00980437" w:rsidRDefault="00980437" w:rsidP="00CB6967">
      <w:pPr>
        <w:pStyle w:val="NoSpacing"/>
      </w:pPr>
      <w:r>
        <w:t>Scatter</w:t>
      </w:r>
      <w:r w:rsidR="00CB6967">
        <w:t xml:space="preserve"> plot between biological replicates</w:t>
      </w:r>
      <w:r>
        <w:t xml:space="preserve"> 1 and 2 (A,</w:t>
      </w:r>
      <w:r w:rsidR="00CB6967">
        <w:t xml:space="preserve"> </w:t>
      </w:r>
      <w:r>
        <w:t>C) and 1 and 3 (B,</w:t>
      </w:r>
      <w:r w:rsidR="00CB6967">
        <w:t xml:space="preserve"> </w:t>
      </w:r>
      <w:r>
        <w:t xml:space="preserve">D) along with their associated Spearman correlation coefficients. </w:t>
      </w:r>
    </w:p>
    <w:p w:rsidR="00531AE5" w:rsidRDefault="00531AE5" w:rsidP="00980437"/>
    <w:p w:rsidR="00531AE5" w:rsidRDefault="00531AE5" w:rsidP="00980437"/>
    <w:p w:rsidR="00531AE5" w:rsidRDefault="00531AE5" w:rsidP="00980437"/>
    <w:p w:rsidR="00980437" w:rsidRDefault="00980437" w:rsidP="00980437"/>
    <w:p w:rsidR="00980437" w:rsidRDefault="00980437" w:rsidP="00980437"/>
    <w:p w:rsidR="00CB6967" w:rsidRDefault="00980437" w:rsidP="00980437">
      <w:pPr>
        <w:rPr>
          <w:b/>
          <w:bCs/>
        </w:rPr>
      </w:pPr>
      <w:r>
        <w:rPr>
          <w:b/>
          <w:bCs/>
        </w:rPr>
        <w:t>Figure 2</w:t>
      </w:r>
      <w:r w:rsidR="00CB6967">
        <w:rPr>
          <w:b/>
          <w:bCs/>
        </w:rPr>
        <w:t xml:space="preserve"> </w:t>
      </w:r>
      <w:r>
        <w:rPr>
          <w:b/>
          <w:bCs/>
        </w:rPr>
        <w:t>-</w:t>
      </w:r>
      <w:r w:rsidR="00CB6967">
        <w:rPr>
          <w:b/>
          <w:bCs/>
        </w:rPr>
        <w:t xml:space="preserve"> </w:t>
      </w:r>
      <w:r>
        <w:rPr>
          <w:b/>
          <w:bCs/>
        </w:rPr>
        <w:t xml:space="preserve">supplemental figure 1. </w:t>
      </w:r>
      <w:proofErr w:type="gramStart"/>
      <w:r>
        <w:rPr>
          <w:b/>
          <w:bCs/>
        </w:rPr>
        <w:t xml:space="preserve">Correlations between </w:t>
      </w:r>
      <w:r w:rsidR="00CB6967">
        <w:rPr>
          <w:b/>
          <w:bCs/>
        </w:rPr>
        <w:t>the absolute abundance between p</w:t>
      </w:r>
      <w:r>
        <w:rPr>
          <w:b/>
          <w:bCs/>
        </w:rPr>
        <w:t>rotein and mRNA for all time points.</w:t>
      </w:r>
      <w:proofErr w:type="gramEnd"/>
    </w:p>
    <w:p w:rsidR="00980437" w:rsidRDefault="00980437" w:rsidP="00CB6967">
      <w:pPr>
        <w:pStyle w:val="NoSpacing"/>
      </w:pPr>
      <w:r>
        <w:t xml:space="preserve">Both the RNA and protein levels are scaled to their respective averages across all </w:t>
      </w:r>
      <w:proofErr w:type="spellStart"/>
      <w:r>
        <w:t>RNAs</w:t>
      </w:r>
      <w:proofErr w:type="spellEnd"/>
      <w:r>
        <w:t xml:space="preserve"> or proteins for each time point and then log transformed. All P values are &lt;1</w:t>
      </w:r>
      <w:r w:rsidR="002F22E7">
        <w:t>0</w:t>
      </w:r>
      <w:r w:rsidR="002F22E7" w:rsidRPr="002F22E7">
        <w:rPr>
          <w:vertAlign w:val="superscript"/>
        </w:rPr>
        <w:t>-46</w:t>
      </w:r>
      <w:r>
        <w:t>.</w:t>
      </w:r>
    </w:p>
    <w:p w:rsidR="00CB6967" w:rsidRDefault="00CB6967" w:rsidP="00980437"/>
    <w:p w:rsidR="00AE566A" w:rsidRDefault="00AE566A" w:rsidP="00AE566A">
      <w:r>
        <w:rPr>
          <w:b/>
          <w:bCs/>
        </w:rPr>
        <w:t>Figure 2- supplemental figure 2. RNA fractions.</w:t>
      </w:r>
    </w:p>
    <w:p w:rsidR="00AE566A" w:rsidRDefault="00AE566A" w:rsidP="00AE566A">
      <w:pPr>
        <w:pStyle w:val="NoSpacing"/>
      </w:pPr>
      <w:r>
        <w:t xml:space="preserve">For each time point the fraction of total RNA that is either non-coding (purple), </w:t>
      </w:r>
      <w:proofErr w:type="spellStart"/>
      <w:r>
        <w:t>tRNA</w:t>
      </w:r>
      <w:proofErr w:type="spellEnd"/>
      <w:r>
        <w:t xml:space="preserve"> (o</w:t>
      </w:r>
      <w:r>
        <w:t>r</w:t>
      </w:r>
      <w:r>
        <w:t xml:space="preserve">ange), </w:t>
      </w:r>
      <w:proofErr w:type="spellStart"/>
      <w:r>
        <w:t>rRNA</w:t>
      </w:r>
      <w:proofErr w:type="spellEnd"/>
      <w:r>
        <w:t xml:space="preserve"> (green), or mRNA (red). A) RNA fractions for non-ribosomal RNA depleted samples. B) RNA fractions for ribosomal depleted fractions. Each bar represents an ind</w:t>
      </w:r>
      <w:r>
        <w:t>i</w:t>
      </w:r>
      <w:r>
        <w:t xml:space="preserve">vidual biological repeat. </w:t>
      </w:r>
    </w:p>
    <w:p w:rsidR="00AE566A" w:rsidRDefault="00AE566A" w:rsidP="00980437"/>
    <w:p w:rsidR="00980437" w:rsidRDefault="00980437" w:rsidP="00980437"/>
    <w:p w:rsidR="00980437" w:rsidRDefault="00980437" w:rsidP="00980437">
      <w:r>
        <w:rPr>
          <w:b/>
          <w:bCs/>
        </w:rPr>
        <w:t xml:space="preserve">Figure </w:t>
      </w:r>
      <w:r w:rsidR="00A923F5">
        <w:rPr>
          <w:b/>
          <w:bCs/>
        </w:rPr>
        <w:t>5</w:t>
      </w:r>
      <w:r w:rsidR="00CB6967">
        <w:rPr>
          <w:b/>
          <w:bCs/>
        </w:rPr>
        <w:t xml:space="preserve"> </w:t>
      </w:r>
      <w:r>
        <w:rPr>
          <w:b/>
          <w:bCs/>
        </w:rPr>
        <w:t>-</w:t>
      </w:r>
      <w:r w:rsidR="00CB6967">
        <w:rPr>
          <w:b/>
          <w:bCs/>
        </w:rPr>
        <w:t xml:space="preserve"> </w:t>
      </w:r>
      <w:r>
        <w:rPr>
          <w:b/>
          <w:bCs/>
        </w:rPr>
        <w:t>supplemental figure 1. Distributions of time</w:t>
      </w:r>
      <w:r w:rsidR="00CB6967">
        <w:rPr>
          <w:b/>
          <w:bCs/>
        </w:rPr>
        <w:t xml:space="preserve"> </w:t>
      </w:r>
      <w:r>
        <w:rPr>
          <w:b/>
          <w:bCs/>
        </w:rPr>
        <w:t>scales found by fitting the piecewise continuous curve, described in the main text, to the mRNA and protein profiles.</w:t>
      </w:r>
      <w:r>
        <w:t xml:space="preserve"> </w:t>
      </w:r>
    </w:p>
    <w:p w:rsidR="00980437" w:rsidRDefault="00980437" w:rsidP="00CB6967">
      <w:pPr>
        <w:pStyle w:val="NoSpacing"/>
      </w:pPr>
      <w:r>
        <w:t xml:space="preserve">(A-C) mRNA distributions of </w:t>
      </w:r>
      <w:r w:rsidRPr="00CB6967">
        <w:rPr>
          <w:i/>
        </w:rPr>
        <w:t>t</w:t>
      </w:r>
      <w:r w:rsidRPr="00CB6967">
        <w:rPr>
          <w:vertAlign w:val="subscript"/>
        </w:rPr>
        <w:t>1</w:t>
      </w:r>
      <w:r>
        <w:t xml:space="preserve">, time to first inflection, the time between the first inflection and the time it takes to stop to changing, and the total time it takes for a given profile to stop changing. </w:t>
      </w:r>
    </w:p>
    <w:p w:rsidR="005A50CF" w:rsidRDefault="005A50CF"/>
    <w:p w:rsidR="005A50CF" w:rsidRDefault="005A50CF"/>
    <w:p w:rsidR="00CB6967" w:rsidRDefault="00CB6967" w:rsidP="00CB6967">
      <w:pPr>
        <w:pStyle w:val="Heading1"/>
        <w:pageBreakBefore/>
      </w:pPr>
      <w:r>
        <w:t>Supplemental Text</w:t>
      </w:r>
    </w:p>
    <w:p w:rsidR="00CB6967" w:rsidRDefault="00CB6967" w:rsidP="00CB6967">
      <w:pPr>
        <w:pStyle w:val="Heading2"/>
      </w:pPr>
      <w:r>
        <w:t>Consistency of biological repeats</w:t>
      </w:r>
    </w:p>
    <w:p w:rsidR="00CB6967" w:rsidRDefault="00CB6967" w:rsidP="00CB6967">
      <w:pPr>
        <w:pStyle w:val="NoSpacing"/>
      </w:pPr>
      <w:r>
        <w:t xml:space="preserve">To demonstrate the repeatability of our proteomic and </w:t>
      </w:r>
      <w:proofErr w:type="spellStart"/>
      <w:r>
        <w:t>RNAseq</w:t>
      </w:r>
      <w:proofErr w:type="spellEnd"/>
      <w:r>
        <w:t xml:space="preserve"> pipelines we investigated the correlation between individual biological repeats. To this end, we calculated the spearman correlation coefficient, and plotted the scatter, between the first and second and the first and third biological repeats for both protein and RNA raw counts (Figure 1-supplemental figure 1). Biological repeats show ~0.93</w:t>
      </w:r>
      <w:r>
        <w:rPr>
          <w:rFonts w:ascii="Times New Roman" w:hAnsi="Times New Roman"/>
        </w:rPr>
        <w:t>±</w:t>
      </w:r>
      <w:r>
        <w:t xml:space="preserve"> 0.02 &lt;</w:t>
      </w:r>
      <w:r w:rsidRPr="002F22E7">
        <w:rPr>
          <w:highlight w:val="yellow"/>
        </w:rPr>
        <w:t>P value is so low as to be 0</w:t>
      </w:r>
      <w:r>
        <w:t xml:space="preserve">&gt; correlation in the raw counts for both protein and RNA. </w:t>
      </w:r>
      <w:proofErr w:type="gramStart"/>
      <w:r>
        <w:t xml:space="preserve">Both </w:t>
      </w:r>
      <w:proofErr w:type="spellStart"/>
      <w:r>
        <w:t>RNAseq</w:t>
      </w:r>
      <w:proofErr w:type="spellEnd"/>
      <w:r>
        <w:t xml:space="preserve"> and mass spectrom</w:t>
      </w:r>
      <w:r>
        <w:t>e</w:t>
      </w:r>
      <w:r>
        <w:t>try where comparably repeatable.</w:t>
      </w:r>
      <w:proofErr w:type="gramEnd"/>
      <w:r>
        <w:t xml:space="preserve"> Additionally the proteins ID by our mass spec pipeline in a given biological repeat are highly consistent. Just over 2800 proteins are identified across all three biological replicates, with ~3200 protein IDs for any given individual experiment (Figure 1-supplemental figure 2). This is an improvement ove</w:t>
      </w:r>
      <w:r w:rsidR="002F22E7">
        <w:t xml:space="preserve">r the previous record of ~2600 </w:t>
      </w:r>
      <w:r w:rsidR="002F22E7" w:rsidRPr="002F22E7">
        <w:rPr>
          <w:i/>
        </w:rPr>
        <w:t>E</w:t>
      </w:r>
      <w:r w:rsidRPr="002F22E7">
        <w:rPr>
          <w:i/>
        </w:rPr>
        <w:t>. coli</w:t>
      </w:r>
      <w:r>
        <w:t xml:space="preserve"> protein IDs in a mass spec experiment &lt;</w:t>
      </w:r>
      <w:r w:rsidRPr="002F22E7">
        <w:rPr>
          <w:highlight w:val="yellow"/>
        </w:rPr>
        <w:t>Krug 2012</w:t>
      </w:r>
      <w:r>
        <w:t>&gt;.</w:t>
      </w:r>
    </w:p>
    <w:p w:rsidR="00CB6967" w:rsidRDefault="00CB6967" w:rsidP="00CB6967">
      <w:pPr>
        <w:pStyle w:val="Heading2"/>
      </w:pPr>
      <w:r>
        <w:t>RNA composition</w:t>
      </w:r>
    </w:p>
    <w:p w:rsidR="00CB6967" w:rsidRDefault="00CB6967" w:rsidP="00CB6967">
      <w:pPr>
        <w:pStyle w:val="NoSpacing"/>
      </w:pPr>
      <w:r>
        <w:t xml:space="preserve">The overall pool of mRNA decreases over the time course as demands for new RNA and protein is lessened in stationary phase. To visualize this we plot the mRNA, </w:t>
      </w:r>
      <w:proofErr w:type="spellStart"/>
      <w:r>
        <w:t>tRNA</w:t>
      </w:r>
      <w:proofErr w:type="spellEnd"/>
      <w:r>
        <w:t xml:space="preserve">, and non-coding (NC) RNA, as a fraction of the total RNA (excluding ribosomal RNA) for a given time </w:t>
      </w:r>
      <w:proofErr w:type="gramStart"/>
      <w:r>
        <w:t>point(</w:t>
      </w:r>
      <w:proofErr w:type="gramEnd"/>
      <w:r>
        <w:t xml:space="preserve">Figure 1-supplemental figure 3). Ribosomal RNA is excluded from our analysis as it is depleted in our RNA prep. In early time points </w:t>
      </w:r>
      <w:proofErr w:type="gramStart"/>
      <w:r>
        <w:t>the RNA pool is dominated by mRNA</w:t>
      </w:r>
      <w:proofErr w:type="gramEnd"/>
      <w:r>
        <w:t xml:space="preserve">. For late time points </w:t>
      </w:r>
      <w:proofErr w:type="spellStart"/>
      <w:proofErr w:type="gramStart"/>
      <w:r>
        <w:t>tRNAs</w:t>
      </w:r>
      <w:proofErr w:type="spellEnd"/>
      <w:proofErr w:type="gramEnd"/>
      <w:r>
        <w:t xml:space="preserve"> dominate the total RNA pool.</w:t>
      </w:r>
    </w:p>
    <w:p w:rsidR="00CB6967" w:rsidRDefault="00CB6967" w:rsidP="00CB6967">
      <w:pPr>
        <w:pStyle w:val="Heading2"/>
      </w:pPr>
      <w:r>
        <w:t>Absolute Correlations</w:t>
      </w:r>
    </w:p>
    <w:p w:rsidR="00CB6967" w:rsidRDefault="00CB6967" w:rsidP="00CB6967">
      <w:pPr>
        <w:pStyle w:val="NoSpacing"/>
      </w:pPr>
      <w:r>
        <w:t>Absolute correlation between proteins and their corresponding transcripts are relatively strong for time points &lt;=8hrs with a correlation coefficient of ~0.</w:t>
      </w:r>
      <w:r w:rsidR="00531AE5">
        <w:t>71</w:t>
      </w:r>
      <w:r>
        <w:t xml:space="preserve">. After 8hrs, when cells have entered stationary phase, the correlation is much weaker. At 48 hrs the correlation is the weakest (0.29). In </w:t>
      </w:r>
      <w:r w:rsidRPr="00051F8F">
        <w:rPr>
          <w:i/>
        </w:rPr>
        <w:t>E. coli</w:t>
      </w:r>
      <w:r>
        <w:t xml:space="preserve"> mRNAs typically have relatively fast degradation rates with ½ lives around 5-10min &lt;</w:t>
      </w:r>
      <w:r w:rsidRPr="00051F8F">
        <w:rPr>
          <w:highlight w:val="yellow"/>
        </w:rPr>
        <w:t>ref</w:t>
      </w:r>
      <w:r>
        <w:t>&gt; while proteins half-lives are typically much longer (&gt;30min). During entry into stationary phase mRNA expression is differentially regulated before the 10 hr mark, for the most part, protein levels however take a while to catch up, due to there slower degradation rate. We see this effect in the fact that correlation increases as time goes on after the initial decrease at 24-48 hrs endi</w:t>
      </w:r>
      <w:r w:rsidR="00531AE5">
        <w:t>ng up with a correlation of 0.46 after bo</w:t>
      </w:r>
      <w:r w:rsidR="00531AE5">
        <w:t>t</w:t>
      </w:r>
      <w:r w:rsidR="00531AE5">
        <w:t>toming out at 0.32</w:t>
      </w:r>
      <w:r>
        <w:t>.</w:t>
      </w:r>
    </w:p>
    <w:p w:rsidR="00CB6967" w:rsidRDefault="00CB6967" w:rsidP="00CB6967">
      <w:pPr>
        <w:pStyle w:val="Heading2"/>
      </w:pPr>
      <w:r>
        <w:t xml:space="preserve">Distributions of the mRNA and protein profile timescales </w:t>
      </w:r>
    </w:p>
    <w:p w:rsidR="00CB6967" w:rsidRDefault="00CB6967" w:rsidP="00CB6967">
      <w:pPr>
        <w:pStyle w:val="NoSpacing"/>
      </w:pPr>
      <w:r>
        <w:t xml:space="preserve">Here we further investigate the range of responses to long-term glucose starvation seen in our RNA and protein expression experiments. To do this we plot histograms of the time scale parameters we found by fitting the piecewise continuous curve to our data (Figure 4-supplemental figure 1). The most informative time scales are </w:t>
      </w:r>
      <w:r w:rsidRPr="00051F8F">
        <w:rPr>
          <w:i/>
        </w:rPr>
        <w:t>t</w:t>
      </w:r>
      <w:r w:rsidRPr="00051F8F">
        <w:rPr>
          <w:vertAlign w:val="subscript"/>
        </w:rPr>
        <w:t>1</w:t>
      </w:r>
      <w:r>
        <w:t xml:space="preserve">, the time to first inflection, and </w:t>
      </w:r>
      <w:r w:rsidRPr="00051F8F">
        <w:rPr>
          <w:i/>
        </w:rPr>
        <w:t>t</w:t>
      </w:r>
      <w:r w:rsidRPr="00051F8F">
        <w:rPr>
          <w:vertAlign w:val="subscript"/>
        </w:rPr>
        <w:t>2</w:t>
      </w:r>
      <w:r>
        <w:t>+</w:t>
      </w:r>
      <w:r w:rsidRPr="00051F8F">
        <w:rPr>
          <w:i/>
        </w:rPr>
        <w:t>t</w:t>
      </w:r>
      <w:r w:rsidRPr="00051F8F">
        <w:rPr>
          <w:vertAlign w:val="subscript"/>
        </w:rPr>
        <w:t>3</w:t>
      </w:r>
      <w:r>
        <w:t>+</w:t>
      </w:r>
      <w:r w:rsidRPr="00051F8F">
        <w:rPr>
          <w:i/>
        </w:rPr>
        <w:t>t</w:t>
      </w:r>
      <w:r w:rsidRPr="00051F8F">
        <w:rPr>
          <w:vertAlign w:val="subscript"/>
        </w:rPr>
        <w:t>4</w:t>
      </w:r>
      <w:r>
        <w:t xml:space="preserve"> the time it takes for the profile to stop changing.  The majority of proteins and their transcripts begin changing before the 10 hr mark (or just after the cells enter statio</w:t>
      </w:r>
      <w:r>
        <w:t>n</w:t>
      </w:r>
      <w:r>
        <w:t xml:space="preserve">ary phase). Once the profiles begin to change it takes &gt;10 hrs before it stops changing again. However, the apparent long time scale of proteins and transcripts changing could be due to the low time resolution of our experiment after the cells have entered stationary phase. </w:t>
      </w:r>
    </w:p>
    <w:p w:rsidR="00CB6967" w:rsidRDefault="00CB6967" w:rsidP="00CB6967"/>
    <w:p w:rsidR="00CB6967" w:rsidRDefault="00CB6967" w:rsidP="00CB6967"/>
    <w:p w:rsidR="00121B8F" w:rsidRDefault="00121B8F">
      <w:pPr>
        <w:tabs>
          <w:tab w:val="clear" w:pos="720"/>
        </w:tabs>
        <w:suppressAutoHyphens w:val="0"/>
        <w:overflowPunct/>
      </w:pPr>
    </w:p>
    <w:sectPr w:rsidR="00121B8F" w:rsidSect="005A50CF">
      <w:headerReference w:type="even" r:id="rId15"/>
      <w:headerReference w:type="default" r:id="rId16"/>
      <w:footerReference w:type="even" r:id="rId17"/>
      <w:footerReference w:type="default" r:id="rId18"/>
      <w:pgSz w:w="12240" w:h="15840"/>
      <w:pgMar w:top="1440" w:right="1440" w:bottom="1440" w:left="1440" w:gutter="0"/>
      <w:formProt w:val="0"/>
      <w:docGrid w:linePitch="24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John Houser" w:date="2014-09-24T11:00:00Z" w:initials="JH">
    <w:p w:rsidR="00D81903" w:rsidRDefault="00D81903">
      <w:pPr>
        <w:pStyle w:val="CommentText"/>
      </w:pPr>
      <w:r>
        <w:rPr>
          <w:rStyle w:val="CommentReference"/>
        </w:rPr>
        <w:annotationRef/>
      </w:r>
      <w:r>
        <w:t xml:space="preserve">I’m not sure about this number. I will need the data on this. </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81903" w:rsidRDefault="00D81903">
      <w:r>
        <w:separator/>
      </w:r>
    </w:p>
  </w:endnote>
  <w:endnote w:type="continuationSeparator" w:id="0">
    <w:p w:rsidR="00D81903" w:rsidRDefault="00D8190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Droid Sans Fallback">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Lohit Hindi">
    <w:panose1 w:val="00000000000000000000"/>
    <w:charset w:val="4D"/>
    <w:family w:val="roman"/>
    <w:notTrueType/>
    <w:pitch w:val="default"/>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Ubuntu">
    <w:altName w:val="Cambria"/>
    <w:panose1 w:val="00000000000000000000"/>
    <w:charset w:val="4D"/>
    <w:family w:val="roman"/>
    <w:notTrueType/>
    <w:pitch w:val="default"/>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1903" w:rsidRDefault="00D81903">
    <w:pPr>
      <w:pStyle w:val="Foote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1903" w:rsidRDefault="00D81903">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81903" w:rsidRDefault="00D81903">
      <w:r>
        <w:separator/>
      </w:r>
    </w:p>
  </w:footnote>
  <w:footnote w:type="continuationSeparator" w:id="0">
    <w:p w:rsidR="00D81903" w:rsidRDefault="00D81903">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1903" w:rsidRDefault="00D81903">
    <w:pPr>
      <w:pStyle w:val="Head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1903" w:rsidRDefault="00D81903">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proofState w:spelling="clean" w:grammar="clean"/>
  <w:doNotTrackMoves/>
  <w:defaultTabStop w:val="720"/>
  <w:autoHyphenation/>
  <w:evenAndOddHeaders/>
  <w:characterSpacingControl w:val="doNotCompress"/>
  <w:footnotePr>
    <w:footnote w:id="-1"/>
    <w:footnote w:id="0"/>
  </w:footnotePr>
  <w:endnotePr>
    <w:endnote w:id="-1"/>
    <w:endnote w:id="0"/>
  </w:endnotePr>
  <w:compat>
    <w:useFELayout/>
  </w:compat>
  <w:rsids>
    <w:rsidRoot w:val="009C2E68"/>
    <w:rsid w:val="00035EF1"/>
    <w:rsid w:val="000379D3"/>
    <w:rsid w:val="00051F8F"/>
    <w:rsid w:val="00067B71"/>
    <w:rsid w:val="00077A7B"/>
    <w:rsid w:val="00091659"/>
    <w:rsid w:val="00094766"/>
    <w:rsid w:val="000F60BE"/>
    <w:rsid w:val="0010241B"/>
    <w:rsid w:val="00102E0B"/>
    <w:rsid w:val="00112FBE"/>
    <w:rsid w:val="001165E3"/>
    <w:rsid w:val="00121B8F"/>
    <w:rsid w:val="00121D82"/>
    <w:rsid w:val="0013323E"/>
    <w:rsid w:val="001357EF"/>
    <w:rsid w:val="00140E5E"/>
    <w:rsid w:val="00165989"/>
    <w:rsid w:val="001708F3"/>
    <w:rsid w:val="001A7C5B"/>
    <w:rsid w:val="001B59E9"/>
    <w:rsid w:val="001E139A"/>
    <w:rsid w:val="00203C51"/>
    <w:rsid w:val="002070E2"/>
    <w:rsid w:val="00207439"/>
    <w:rsid w:val="00233BF7"/>
    <w:rsid w:val="00244A3D"/>
    <w:rsid w:val="00263053"/>
    <w:rsid w:val="002638B2"/>
    <w:rsid w:val="00264ECA"/>
    <w:rsid w:val="00293C5E"/>
    <w:rsid w:val="002A3F5B"/>
    <w:rsid w:val="002C1CF2"/>
    <w:rsid w:val="002F22E7"/>
    <w:rsid w:val="00362432"/>
    <w:rsid w:val="00366D25"/>
    <w:rsid w:val="003C0A93"/>
    <w:rsid w:val="003C78A7"/>
    <w:rsid w:val="0043717B"/>
    <w:rsid w:val="004673AE"/>
    <w:rsid w:val="004959BA"/>
    <w:rsid w:val="004B4F81"/>
    <w:rsid w:val="004B6E74"/>
    <w:rsid w:val="004D50CA"/>
    <w:rsid w:val="00501736"/>
    <w:rsid w:val="0051531F"/>
    <w:rsid w:val="00530EFA"/>
    <w:rsid w:val="00531AE5"/>
    <w:rsid w:val="00545772"/>
    <w:rsid w:val="005479A0"/>
    <w:rsid w:val="005559FC"/>
    <w:rsid w:val="00566D21"/>
    <w:rsid w:val="005A50CF"/>
    <w:rsid w:val="0061662A"/>
    <w:rsid w:val="00665D55"/>
    <w:rsid w:val="00690707"/>
    <w:rsid w:val="006A50FA"/>
    <w:rsid w:val="006A7AA1"/>
    <w:rsid w:val="006B23AA"/>
    <w:rsid w:val="006C6960"/>
    <w:rsid w:val="006D5734"/>
    <w:rsid w:val="006E0000"/>
    <w:rsid w:val="0072092E"/>
    <w:rsid w:val="00774C5F"/>
    <w:rsid w:val="007766F5"/>
    <w:rsid w:val="00776862"/>
    <w:rsid w:val="0079397D"/>
    <w:rsid w:val="00795F8F"/>
    <w:rsid w:val="0079687C"/>
    <w:rsid w:val="007C6084"/>
    <w:rsid w:val="0083660D"/>
    <w:rsid w:val="00843F3C"/>
    <w:rsid w:val="0084560E"/>
    <w:rsid w:val="00847971"/>
    <w:rsid w:val="00850724"/>
    <w:rsid w:val="008515C2"/>
    <w:rsid w:val="00855EF0"/>
    <w:rsid w:val="00871ADA"/>
    <w:rsid w:val="008837BE"/>
    <w:rsid w:val="008B0D42"/>
    <w:rsid w:val="008C2807"/>
    <w:rsid w:val="008C325D"/>
    <w:rsid w:val="008E2EF9"/>
    <w:rsid w:val="008E3B2F"/>
    <w:rsid w:val="008F0DD3"/>
    <w:rsid w:val="00912B30"/>
    <w:rsid w:val="009301F1"/>
    <w:rsid w:val="00947A8C"/>
    <w:rsid w:val="00951964"/>
    <w:rsid w:val="00970BB0"/>
    <w:rsid w:val="009776B6"/>
    <w:rsid w:val="00980437"/>
    <w:rsid w:val="009950F0"/>
    <w:rsid w:val="009A7364"/>
    <w:rsid w:val="009B2717"/>
    <w:rsid w:val="009C1055"/>
    <w:rsid w:val="009C2E15"/>
    <w:rsid w:val="009C2E68"/>
    <w:rsid w:val="00A04477"/>
    <w:rsid w:val="00A21FA4"/>
    <w:rsid w:val="00A3644C"/>
    <w:rsid w:val="00A46335"/>
    <w:rsid w:val="00A507AD"/>
    <w:rsid w:val="00A767AA"/>
    <w:rsid w:val="00A923F5"/>
    <w:rsid w:val="00AC3D55"/>
    <w:rsid w:val="00AD050F"/>
    <w:rsid w:val="00AE566A"/>
    <w:rsid w:val="00B012CA"/>
    <w:rsid w:val="00B05A6C"/>
    <w:rsid w:val="00B50EB1"/>
    <w:rsid w:val="00B62195"/>
    <w:rsid w:val="00B77979"/>
    <w:rsid w:val="00B9696F"/>
    <w:rsid w:val="00BA5B3C"/>
    <w:rsid w:val="00BC0A2B"/>
    <w:rsid w:val="00C2285A"/>
    <w:rsid w:val="00C42F8A"/>
    <w:rsid w:val="00C63946"/>
    <w:rsid w:val="00C66E07"/>
    <w:rsid w:val="00C74D2D"/>
    <w:rsid w:val="00C84560"/>
    <w:rsid w:val="00C97F76"/>
    <w:rsid w:val="00CB6967"/>
    <w:rsid w:val="00CD26DF"/>
    <w:rsid w:val="00CF0834"/>
    <w:rsid w:val="00CF3666"/>
    <w:rsid w:val="00CF75AE"/>
    <w:rsid w:val="00D00135"/>
    <w:rsid w:val="00D16365"/>
    <w:rsid w:val="00D60D28"/>
    <w:rsid w:val="00D81903"/>
    <w:rsid w:val="00D83EC1"/>
    <w:rsid w:val="00D85427"/>
    <w:rsid w:val="00DC06A9"/>
    <w:rsid w:val="00DC17C8"/>
    <w:rsid w:val="00DD6EEC"/>
    <w:rsid w:val="00E16B95"/>
    <w:rsid w:val="00E17054"/>
    <w:rsid w:val="00E37F9A"/>
    <w:rsid w:val="00E849A7"/>
    <w:rsid w:val="00EE3948"/>
    <w:rsid w:val="00EF797F"/>
    <w:rsid w:val="00F833A6"/>
    <w:rsid w:val="00F9295C"/>
    <w:rsid w:val="00FC4EB7"/>
    <w:rsid w:val="00FC5936"/>
    <w:rsid w:val="00FC626D"/>
  </w:rsids>
  <m:mathPr>
    <m:mathFont m:val="Lucida Grande"/>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rsid w:val="00207439"/>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erChar">
    <w:name w:val="Header Char"/>
    <w:basedOn w:val="DefaultParagraphFont"/>
    <w:rsid w:val="00207439"/>
  </w:style>
  <w:style w:type="character" w:customStyle="1" w:styleId="FooterChar">
    <w:name w:val="Footer Char"/>
    <w:basedOn w:val="DefaultParagraphFont"/>
    <w:rsid w:val="00207439"/>
  </w:style>
  <w:style w:type="character" w:customStyle="1" w:styleId="BalloonTextChar">
    <w:name w:val="Balloon Text Char"/>
    <w:basedOn w:val="DefaultParagraphFont"/>
    <w:rsid w:val="00207439"/>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207439"/>
    <w:rPr>
      <w:sz w:val="18"/>
      <w:szCs w:val="18"/>
    </w:rPr>
  </w:style>
  <w:style w:type="character" w:customStyle="1" w:styleId="CommentTextChar">
    <w:name w:val="Comment Text Char"/>
    <w:basedOn w:val="DefaultParagraphFont"/>
    <w:rsid w:val="00207439"/>
    <w:rPr>
      <w:rFonts w:ascii="Cambria" w:eastAsia="Droid Sans Fallback" w:hAnsi="Cambria" w:cs="Cambria"/>
      <w:color w:val="00000A"/>
      <w:lang w:eastAsia="en-US"/>
    </w:rPr>
  </w:style>
  <w:style w:type="character" w:customStyle="1" w:styleId="CommentSubjectChar">
    <w:name w:val="Comment Subject Char"/>
    <w:basedOn w:val="CommentTextChar"/>
    <w:rsid w:val="00207439"/>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207439"/>
    <w:pPr>
      <w:keepNext/>
      <w:spacing w:before="240" w:after="120"/>
    </w:pPr>
    <w:rPr>
      <w:rFonts w:ascii="Arial" w:hAnsi="Arial" w:cs="Lohit Hindi"/>
      <w:sz w:val="28"/>
      <w:szCs w:val="28"/>
    </w:rPr>
  </w:style>
  <w:style w:type="paragraph" w:customStyle="1" w:styleId="Textbody">
    <w:name w:val="Text body"/>
    <w:basedOn w:val="Normal"/>
    <w:rsid w:val="00207439"/>
    <w:pPr>
      <w:spacing w:after="120"/>
    </w:pPr>
  </w:style>
  <w:style w:type="paragraph" w:styleId="List">
    <w:name w:val="List"/>
    <w:basedOn w:val="Textbody"/>
    <w:rsid w:val="00207439"/>
    <w:rPr>
      <w:rFonts w:cs="Lohit Hindi"/>
    </w:rPr>
  </w:style>
  <w:style w:type="paragraph" w:styleId="Caption">
    <w:name w:val="caption"/>
    <w:basedOn w:val="Normal"/>
    <w:rsid w:val="00207439"/>
    <w:pPr>
      <w:suppressLineNumbers/>
      <w:spacing w:before="120" w:after="120"/>
    </w:pPr>
    <w:rPr>
      <w:rFonts w:cs="Lohit Hindi"/>
      <w:i/>
      <w:iCs/>
    </w:rPr>
  </w:style>
  <w:style w:type="paragraph" w:customStyle="1" w:styleId="Index">
    <w:name w:val="Index"/>
    <w:basedOn w:val="Normal"/>
    <w:rsid w:val="00207439"/>
    <w:pPr>
      <w:suppressLineNumbers/>
    </w:pPr>
    <w:rPr>
      <w:rFonts w:cs="Lohit Hindi"/>
    </w:rPr>
  </w:style>
  <w:style w:type="paragraph" w:styleId="Header">
    <w:name w:val="header"/>
    <w:basedOn w:val="Normal"/>
    <w:rsid w:val="00207439"/>
    <w:pPr>
      <w:suppressLineNumbers/>
      <w:tabs>
        <w:tab w:val="center" w:pos="4320"/>
        <w:tab w:val="right" w:pos="8640"/>
      </w:tabs>
    </w:pPr>
  </w:style>
  <w:style w:type="paragraph" w:styleId="Footer">
    <w:name w:val="footer"/>
    <w:basedOn w:val="Normal"/>
    <w:rsid w:val="00207439"/>
    <w:pPr>
      <w:suppressLineNumbers/>
      <w:tabs>
        <w:tab w:val="center" w:pos="4320"/>
        <w:tab w:val="right" w:pos="8640"/>
      </w:tabs>
    </w:pPr>
  </w:style>
  <w:style w:type="paragraph" w:customStyle="1" w:styleId="TableContents">
    <w:name w:val="Table Contents"/>
    <w:basedOn w:val="Normal"/>
    <w:rsid w:val="00207439"/>
    <w:pPr>
      <w:suppressLineNumbers/>
    </w:pPr>
  </w:style>
  <w:style w:type="paragraph" w:customStyle="1" w:styleId="TableHeading">
    <w:name w:val="Table Heading"/>
    <w:basedOn w:val="TableContents"/>
    <w:rsid w:val="00207439"/>
    <w:pPr>
      <w:jc w:val="center"/>
    </w:pPr>
    <w:rPr>
      <w:b/>
      <w:bCs/>
    </w:rPr>
  </w:style>
  <w:style w:type="paragraph" w:styleId="BalloonText">
    <w:name w:val="Balloon Text"/>
    <w:basedOn w:val="Normal"/>
    <w:rsid w:val="00207439"/>
    <w:rPr>
      <w:rFonts w:ascii="Lucida Grande" w:hAnsi="Lucida Grande" w:cs="Lucida Grande"/>
      <w:sz w:val="18"/>
      <w:szCs w:val="18"/>
    </w:rPr>
  </w:style>
  <w:style w:type="paragraph" w:styleId="CommentText">
    <w:name w:val="annotation text"/>
    <w:basedOn w:val="Normal"/>
    <w:rsid w:val="00207439"/>
  </w:style>
  <w:style w:type="paragraph" w:styleId="CommentSubject">
    <w:name w:val="annotation subject"/>
    <w:basedOn w:val="CommentText"/>
    <w:rsid w:val="00207439"/>
    <w:rPr>
      <w:b/>
      <w:bCs/>
      <w:sz w:val="20"/>
      <w:szCs w:val="20"/>
    </w:rPr>
  </w:style>
  <w:style w:type="paragraph" w:customStyle="1" w:styleId="Bibliography1">
    <w:name w:val="Bibliography 1"/>
    <w:basedOn w:val="Index"/>
    <w:rsid w:val="00207439"/>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A3644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BalloonTextChar">
    <w:name w:val="Balloon Text Char"/>
    <w:basedOn w:val="DefaultParagraphFont"/>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Pr>
      <w:sz w:val="18"/>
      <w:szCs w:val="18"/>
    </w:rPr>
  </w:style>
  <w:style w:type="character" w:customStyle="1" w:styleId="CommentTextChar">
    <w:name w:val="Comment Text Char"/>
    <w:basedOn w:val="DefaultParagraphFont"/>
    <w:rPr>
      <w:rFonts w:ascii="Cambria" w:eastAsia="Droid Sans Fallback" w:hAnsi="Cambria" w:cs="Cambria"/>
      <w:color w:val="00000A"/>
      <w:lang w:eastAsia="en-US"/>
    </w:rPr>
  </w:style>
  <w:style w:type="character" w:customStyle="1" w:styleId="CommentSubjectChar">
    <w:name w:val="Comment Subject Char"/>
    <w:basedOn w:val="CommentTextChar"/>
    <w:rPr>
      <w:rFonts w:ascii="Cambria" w:eastAsia="Droid Sans Fallback" w:hAnsi="Cambria" w:cs="Cambria"/>
      <w:b/>
      <w:bCs/>
      <w:color w:val="00000A"/>
      <w:sz w:val="20"/>
      <w:szCs w:val="20"/>
      <w:lang w:eastAsia="en-US"/>
    </w:rPr>
  </w:style>
  <w:style w:type="paragraph" w:customStyle="1" w:styleId="Heading">
    <w:name w:val="Heading"/>
    <w:basedOn w:val="Normal"/>
    <w:next w:val="Textbody"/>
    <w:pPr>
      <w:keepNext/>
      <w:spacing w:before="240" w:after="120"/>
    </w:pPr>
    <w:rPr>
      <w:rFonts w:ascii="Arial" w:hAnsi="Arial"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pPr>
      <w:suppressLineNumbers/>
      <w:spacing w:before="120" w:after="120"/>
    </w:pPr>
    <w:rPr>
      <w:rFonts w:cs="Lohit Hindi"/>
      <w:i/>
      <w:iCs/>
    </w:rPr>
  </w:style>
  <w:style w:type="paragraph" w:customStyle="1" w:styleId="Index">
    <w:name w:val="Index"/>
    <w:basedOn w:val="Normal"/>
    <w:pPr>
      <w:suppressLineNumbers/>
    </w:pPr>
    <w:rPr>
      <w:rFonts w:cs="Lohit Hindi"/>
    </w:rPr>
  </w:style>
  <w:style w:type="paragraph" w:styleId="Header">
    <w:name w:val="header"/>
    <w:basedOn w:val="Normal"/>
    <w:pPr>
      <w:suppressLineNumbers/>
      <w:tabs>
        <w:tab w:val="center" w:pos="4320"/>
        <w:tab w:val="right" w:pos="8640"/>
      </w:tabs>
    </w:pPr>
  </w:style>
  <w:style w:type="paragraph" w:styleId="Footer">
    <w:name w:val="footer"/>
    <w:basedOn w:val="Normal"/>
    <w:pPr>
      <w:suppressLineNumbers/>
      <w:tabs>
        <w:tab w:val="center" w:pos="4320"/>
        <w:tab w:val="right" w:pos="8640"/>
      </w:tab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rPr>
      <w:rFonts w:ascii="Lucida Grande" w:hAnsi="Lucida Grande" w:cs="Lucida Grande"/>
      <w:sz w:val="18"/>
      <w:szCs w:val="18"/>
    </w:rPr>
  </w:style>
  <w:style w:type="paragraph" w:styleId="CommentText">
    <w:name w:val="annotation text"/>
    <w:basedOn w:val="Normal"/>
  </w:style>
  <w:style w:type="paragraph" w:styleId="CommentSubject">
    <w:name w:val="annotation subject"/>
    <w:basedOn w:val="CommentText"/>
    <w:rPr>
      <w:b/>
      <w:bCs/>
      <w:sz w:val="20"/>
      <w:szCs w:val="20"/>
    </w:rPr>
  </w:style>
  <w:style w:type="paragraph" w:customStyle="1" w:styleId="Bibliography1">
    <w:name w:val="Bibliography 1"/>
    <w:basedOn w:val="Index"/>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uiPriority w:val="1"/>
    <w:qFormat/>
    <w:rsid w:val="00A3644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s>
</file>

<file path=word/webSettings.xml><?xml version="1.0" encoding="utf-8"?>
<w:webSettings xmlns:r="http://schemas.openxmlformats.org/officeDocument/2006/relationships" xmlns:w="http://schemas.openxmlformats.org/wordprocessingml/2006/main">
  <w:divs>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rcotte@icmb.utexas.edu" TargetMode="External"/><Relationship Id="rId20" Type="http://schemas.openxmlformats.org/officeDocument/2006/relationships/theme" Target="theme/theme1.xml"/><Relationship Id="rId21" Type="http://schemas.microsoft.com/office/2007/relationships/stylesWithEffects" Target="stylesWithEffects.xml"/><Relationship Id="rId10" Type="http://schemas.openxmlformats.org/officeDocument/2006/relationships/hyperlink" Target="mailto:wilke@austin.utexas.edu" TargetMode="External"/><Relationship Id="rId11" Type="http://schemas.openxmlformats.org/officeDocument/2006/relationships/comments" Target="comments.xml"/><Relationship Id="rId12" Type="http://schemas.openxmlformats.org/officeDocument/2006/relationships/hyperlink" Target="https://github.com/clauswilke/Ecoli_RNAseq" TargetMode="External"/><Relationship Id="rId13" Type="http://schemas.openxmlformats.org/officeDocument/2006/relationships/image" Target="media/image1.emf"/><Relationship Id="rId14" Type="http://schemas.openxmlformats.org/officeDocument/2006/relationships/hyperlink" Target="http://regulondb.ccg.unam.mx/menu/download/datasets/index.jsp" TargetMode="External"/><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barrick@cm.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FD1934-C645-7549-9814-F6482A988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5</Pages>
  <Words>28940</Words>
  <Characters>164960</Characters>
  <Application>Microsoft Macintosh Word</Application>
  <DocSecurity>0</DocSecurity>
  <Lines>1374</Lines>
  <Paragraphs>329</Paragraphs>
  <ScaleCrop>false</ScaleCrop>
  <Company/>
  <LinksUpToDate>false</LinksUpToDate>
  <CharactersWithSpaces>2025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Houser</dc:creator>
  <cp:lastModifiedBy>John Houser</cp:lastModifiedBy>
  <cp:revision>3</cp:revision>
  <cp:lastPrinted>2014-08-15T15:51:00Z</cp:lastPrinted>
  <dcterms:created xsi:type="dcterms:W3CDTF">2014-09-26T23:29:00Z</dcterms:created>
  <dcterms:modified xsi:type="dcterms:W3CDTF">2014-10-07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wfw99Wfm"/&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